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E64A9" w14:textId="23BB4BA0" w:rsidR="0075497C" w:rsidRPr="00750EAF" w:rsidRDefault="004C1E17" w:rsidP="005C2FCC">
      <w:pPr>
        <w:pStyle w:val="Rubrik1"/>
      </w:pPr>
      <w:r w:rsidRPr="00750EAF">
        <w:t>Developing a framework for a</w:t>
      </w:r>
      <w:r w:rsidR="00451799" w:rsidRPr="00750EAF">
        <w:t>ssessing students’ mathematical writing</w:t>
      </w:r>
    </w:p>
    <w:p w14:paraId="09DC8A9A" w14:textId="77777777" w:rsidR="00587141" w:rsidRPr="00750EAF" w:rsidRDefault="00587141" w:rsidP="00587141">
      <w:pPr>
        <w:pStyle w:val="Rubrik8"/>
        <w:rPr>
          <w:vertAlign w:val="superscript"/>
        </w:rPr>
      </w:pPr>
      <w:r w:rsidRPr="00750EAF">
        <w:t>Cecilia Kilhamn</w:t>
      </w:r>
      <w:r w:rsidRPr="00750EAF">
        <w:rPr>
          <w:vertAlign w:val="superscript"/>
        </w:rPr>
        <w:t>1</w:t>
      </w:r>
      <w:r w:rsidRPr="00750EAF">
        <w:t>, Anna Teledahl</w:t>
      </w:r>
      <w:r w:rsidRPr="00750EAF">
        <w:rPr>
          <w:vertAlign w:val="superscript"/>
        </w:rPr>
        <w:t>2</w:t>
      </w:r>
    </w:p>
    <w:p w14:paraId="6CBDE5BF" w14:textId="77777777" w:rsidR="00587141" w:rsidRPr="00750EAF" w:rsidRDefault="00587141" w:rsidP="00587141">
      <w:pPr>
        <w:pStyle w:val="Rubrik9"/>
      </w:pPr>
      <w:r w:rsidRPr="00750EAF">
        <w:rPr>
          <w:vertAlign w:val="superscript"/>
        </w:rPr>
        <w:t>1</w:t>
      </w:r>
      <w:r w:rsidRPr="00750EAF">
        <w:t xml:space="preserve">NCM, Gothenburg University, </w:t>
      </w:r>
      <w:r w:rsidRPr="00750EAF">
        <w:rPr>
          <w:vertAlign w:val="superscript"/>
        </w:rPr>
        <w:t>2</w:t>
      </w:r>
      <w:r w:rsidRPr="00750EAF">
        <w:t>Örebor University, Dalarna University</w:t>
      </w:r>
    </w:p>
    <w:p w14:paraId="0BEE57C4" w14:textId="6292F650" w:rsidR="00F831F6" w:rsidRPr="00750EAF" w:rsidRDefault="00733DCB" w:rsidP="00733DCB">
      <w:pPr>
        <w:pStyle w:val="Abstract"/>
      </w:pPr>
      <w:r w:rsidRPr="00750EAF">
        <w:t xml:space="preserve">Assessing students’ writing in mathematics is </w:t>
      </w:r>
      <w:r w:rsidR="00AB725C" w:rsidRPr="00750EAF">
        <w:t>complex</w:t>
      </w:r>
      <w:r w:rsidR="00B75E7A" w:rsidRPr="00750EAF">
        <w:t>,</w:t>
      </w:r>
      <w:r w:rsidRPr="00750EAF">
        <w:t xml:space="preserve"> and teachers are often left with limited support to identify and categorise quality in texts that report on problem</w:t>
      </w:r>
      <w:r w:rsidR="00B75E7A" w:rsidRPr="00750EAF">
        <w:t>-</w:t>
      </w:r>
      <w:r w:rsidRPr="00750EAF">
        <w:t xml:space="preserve">solving. This study is part of a larger project in which teachers and students work on discussing and improving </w:t>
      </w:r>
      <w:r w:rsidR="009B409E" w:rsidRPr="00750EAF">
        <w:t>the quality of</w:t>
      </w:r>
      <w:r w:rsidRPr="00750EAF">
        <w:t xml:space="preserve"> students’ </w:t>
      </w:r>
      <w:r w:rsidR="00145918" w:rsidRPr="00750EAF">
        <w:t xml:space="preserve">mathematical </w:t>
      </w:r>
      <w:r w:rsidRPr="00750EAF">
        <w:t>writ</w:t>
      </w:r>
      <w:r w:rsidR="00145918" w:rsidRPr="00750EAF">
        <w:t>ing</w:t>
      </w:r>
      <w:r w:rsidRPr="00750EAF">
        <w:t xml:space="preserve">. For this paper, we have developed a </w:t>
      </w:r>
      <w:r w:rsidR="005E5DE4" w:rsidRPr="00750EAF">
        <w:t>framework for</w:t>
      </w:r>
      <w:r w:rsidRPr="00750EAF">
        <w:t xml:space="preserve"> assessing the quality of students</w:t>
      </w:r>
      <w:r w:rsidR="008A2235" w:rsidRPr="00750EAF">
        <w:t>’</w:t>
      </w:r>
      <w:r w:rsidRPr="00750EAF">
        <w:t xml:space="preserve"> texts by </w:t>
      </w:r>
      <w:r w:rsidR="00AB725C" w:rsidRPr="00750EAF">
        <w:t>operationalising</w:t>
      </w:r>
      <w:r w:rsidR="002E6010" w:rsidRPr="00750EAF">
        <w:t xml:space="preserve"> three aspects of quality</w:t>
      </w:r>
      <w:r w:rsidR="005070A3" w:rsidRPr="00750EAF">
        <w:t xml:space="preserve">. </w:t>
      </w:r>
      <w:r w:rsidR="002E6010" w:rsidRPr="00750EAF">
        <w:t xml:space="preserve">One hundred and </w:t>
      </w:r>
      <w:r w:rsidR="001E6F33" w:rsidRPr="00750EAF">
        <w:t>fifty-four</w:t>
      </w:r>
      <w:r w:rsidRPr="00750EAF">
        <w:t xml:space="preserve"> student texts were analysed to </w:t>
      </w:r>
      <w:r w:rsidR="002E6010" w:rsidRPr="00750EAF">
        <w:t xml:space="preserve">develop definitions of </w:t>
      </w:r>
      <w:r w:rsidR="00D23415" w:rsidRPr="00750EAF">
        <w:t>quality levels and validate the framework</w:t>
      </w:r>
      <w:r w:rsidR="002E6010" w:rsidRPr="00750EAF">
        <w:t xml:space="preserve">. </w:t>
      </w:r>
      <w:r w:rsidRPr="00750EAF">
        <w:t>Finding</w:t>
      </w:r>
      <w:r w:rsidR="00B75E7A" w:rsidRPr="00750EAF">
        <w:t>s</w:t>
      </w:r>
      <w:r w:rsidRPr="00750EAF">
        <w:t xml:space="preserve"> show that clarity, efficiency, and </w:t>
      </w:r>
      <w:r w:rsidR="00CA66F4" w:rsidRPr="00750EAF">
        <w:t xml:space="preserve">use of </w:t>
      </w:r>
      <w:r w:rsidRPr="00750EAF">
        <w:t xml:space="preserve">mathematical notation </w:t>
      </w:r>
      <w:r w:rsidR="00CA66F4" w:rsidRPr="00750EAF">
        <w:t xml:space="preserve">in </w:t>
      </w:r>
      <w:r w:rsidRPr="00750EAF">
        <w:t>student text</w:t>
      </w:r>
      <w:r w:rsidR="00CA66F4" w:rsidRPr="00750EAF">
        <w:t>s</w:t>
      </w:r>
      <w:r w:rsidRPr="00750EAF">
        <w:t xml:space="preserve"> can be scored independently </w:t>
      </w:r>
      <w:r w:rsidR="002E6010" w:rsidRPr="00750EAF">
        <w:t xml:space="preserve">for the problem description in </w:t>
      </w:r>
      <w:r w:rsidR="00D6690A" w:rsidRPr="00750EAF">
        <w:t>students</w:t>
      </w:r>
      <w:r w:rsidR="00670208" w:rsidRPr="00750EAF">
        <w:t>’</w:t>
      </w:r>
      <w:r w:rsidR="00D6690A" w:rsidRPr="00750EAF">
        <w:t xml:space="preserve"> problem-solving texts, that differences in quality can be discerned,</w:t>
      </w:r>
      <w:r w:rsidR="002E6010" w:rsidRPr="00750EAF">
        <w:t xml:space="preserve"> </w:t>
      </w:r>
      <w:r w:rsidRPr="00750EAF">
        <w:t xml:space="preserve">and that a progression in quality over time </w:t>
      </w:r>
      <w:r w:rsidR="00CA66F4" w:rsidRPr="00750EAF">
        <w:t>becomes</w:t>
      </w:r>
      <w:r w:rsidRPr="00750EAF">
        <w:t xml:space="preserve"> </w:t>
      </w:r>
      <w:r w:rsidR="00CA66F4" w:rsidRPr="00750EAF">
        <w:t>visible</w:t>
      </w:r>
      <w:r w:rsidRPr="00750EAF">
        <w:t>.</w:t>
      </w:r>
      <w:r w:rsidR="005070A3" w:rsidRPr="00750EAF">
        <w:t xml:space="preserve"> Some challenges are discussed. </w:t>
      </w:r>
    </w:p>
    <w:p w14:paraId="3B99B10D" w14:textId="77777777" w:rsidR="00F831F6" w:rsidRPr="00750EAF" w:rsidRDefault="00F831F6" w:rsidP="00F831F6">
      <w:pPr>
        <w:pStyle w:val="Rubrik2"/>
        <w:rPr>
          <w:bCs/>
        </w:rPr>
      </w:pPr>
      <w:r w:rsidRPr="00750EAF">
        <w:t>Introduction</w:t>
      </w:r>
    </w:p>
    <w:p w14:paraId="2FCB6BAC" w14:textId="32202202" w:rsidR="00FA4359" w:rsidRPr="00750EAF" w:rsidRDefault="00F831F6" w:rsidP="00F831F6">
      <w:pPr>
        <w:pStyle w:val="Brdtext"/>
      </w:pPr>
      <w:r w:rsidRPr="00750EAF">
        <w:t xml:space="preserve">Assessing </w:t>
      </w:r>
      <w:r w:rsidR="00F57157" w:rsidRPr="00750EAF">
        <w:t>the quality of</w:t>
      </w:r>
      <w:r w:rsidRPr="00750EAF">
        <w:t xml:space="preserve"> students’ written mathematical work is difficult for mathematics teachers. There are several reasons for this</w:t>
      </w:r>
      <w:r w:rsidR="00CF6FD7" w:rsidRPr="00750EAF">
        <w:t xml:space="preserve"> </w:t>
      </w:r>
      <w:r w:rsidR="00CF6FD7" w:rsidRPr="00750EAF">
        <w:fldChar w:fldCharType="begin"/>
      </w:r>
      <w:r w:rsidR="00CF6FD7" w:rsidRPr="00750EAF">
        <w:instrText xml:space="preserve"> ADDIN EN.CITE &lt;EndNote&gt;&lt;Cite&gt;&lt;Author&gt;Casa&lt;/Author&gt;&lt;Year&gt;2016&lt;/Year&gt;&lt;RecNum&gt;734&lt;/RecNum&gt;&lt;DisplayText&gt;(Casa et al., 2016; Powell et al., 2017)&lt;/DisplayText&gt;&lt;record&gt;&lt;rec-number&gt;734&lt;/rec-number&gt;&lt;foreign-keys&gt;&lt;key app="EN" db-id="dweps2w2r9a0dtedt5s52wfcfewpttz2vfpv" timestamp="1623144687"&gt;734&lt;/key&gt;&lt;/foreign-keys&gt;&lt;ref-type name="Electronic Article"&gt;43&lt;/ref-type&gt;&lt;contributors&gt;&lt;authors&gt;&lt;author&gt;Casa, T. M. &lt;/author&gt;&lt;author&gt;Firmender, J. M. &lt;/author&gt;&lt;author&gt;Cahill, J. &lt;/author&gt;&lt;author&gt;Cardetti, F. &lt;/author&gt;&lt;author&gt;Choppin, J. M. &lt;/author&gt;&lt;author&gt;Cohen, J.&lt;/author&gt;&lt;author&gt;Zawodniak, R.&lt;/author&gt;&lt;/authors&gt;&lt;/contributors&gt;&lt;titles&gt;&lt;title&gt;Types of and purposes for elementary mathematical writing: Task force recommendations&lt;/title&gt;&lt;/titles&gt;&lt;dates&gt;&lt;year&gt;2016&lt;/year&gt;&lt;/dates&gt;&lt;urls&gt;&lt;/urls&gt;&lt;/record&gt;&lt;/Cite&gt;&lt;Cite&gt;&lt;Author&gt;Powell&lt;/Author&gt;&lt;Year&gt;2017&lt;/Year&gt;&lt;RecNum&gt;966&lt;/RecNum&gt;&lt;record&gt;&lt;rec-number&gt;966&lt;/rec-number&gt;&lt;foreign-keys&gt;&lt;key app="EN" db-id="dweps2w2r9a0dtedt5s52wfcfewpttz2vfpv" timestamp="1641991987"&gt;966&lt;/key&gt;&lt;/foreign-keys&gt;&lt;ref-type name="Journal Article"&gt;17&lt;/ref-type&gt;&lt;contributors&gt;&lt;authors&gt;&lt;author&gt;Powell, S. R&lt;/author&gt;&lt;author&gt;Hebert, M. A.&lt;/author&gt;&lt;author&gt;Cohen, J. A.&lt;/author&gt;&lt;author&gt;Casa, T. M.&lt;/author&gt;&lt;author&gt;Firmender, J. M.&lt;/author&gt;&lt;/authors&gt;&lt;/contributors&gt;&lt;titles&gt;&lt;title&gt;A Synthesis of Mathematics Writing: Assessments, Interventions, and Surveys&lt;/title&gt;&lt;secondary-title&gt;Journal of Writing Research&lt;/secondary-title&gt;&lt;/titles&gt;&lt;periodical&gt;&lt;full-title&gt;Journal of Writing Research&lt;/full-title&gt;&lt;/periodical&gt;&lt;pages&gt;493-530&lt;/pages&gt;&lt;volume&gt;8&lt;/volume&gt;&lt;number&gt;3&lt;/number&gt;&lt;dates&gt;&lt;year&gt;2017&lt;/year&gt;&lt;/dates&gt;&lt;urls&gt;&lt;related-urls&gt;&lt;url&gt;http://www.jowr.org/abstracts/vol8_3/Powell_et_al_2017_8_3_abstract.html&lt;/url&gt;&lt;/related-urls&gt;&lt;/urls&gt;&lt;custom1&gt;Query date: 2022-01-12&lt;/custom1&gt;&lt;electronic-resource-num&gt;10.17239/jowr-2017.08.03.04&lt;/electronic-resource-num&gt;&lt;/record&gt;&lt;/Cite&gt;&lt;/EndNote&gt;</w:instrText>
      </w:r>
      <w:r w:rsidR="00CF6FD7" w:rsidRPr="00750EAF">
        <w:fldChar w:fldCharType="separate"/>
      </w:r>
      <w:r w:rsidR="00CF6FD7" w:rsidRPr="00750EAF">
        <w:rPr>
          <w:noProof/>
        </w:rPr>
        <w:t>(Casa et al., 2016; Powell et al., 2017)</w:t>
      </w:r>
      <w:r w:rsidR="00CF6FD7" w:rsidRPr="00750EAF">
        <w:fldChar w:fldCharType="end"/>
      </w:r>
      <w:r w:rsidRPr="00750EAF">
        <w:t>. Firstly, it is worth noticing that assessment of students’ written documentation of problem</w:t>
      </w:r>
      <w:r w:rsidR="00B75E7A" w:rsidRPr="00750EAF">
        <w:t>-</w:t>
      </w:r>
      <w:r w:rsidRPr="00750EAF">
        <w:t>solving is seldom focused on the quality of their writing</w:t>
      </w:r>
      <w:r w:rsidR="00A91DD4" w:rsidRPr="00750EAF">
        <w:t>,</w:t>
      </w:r>
      <w:r w:rsidRPr="00750EAF">
        <w:t xml:space="preserve"> separate from the quality or effectiveness of their </w:t>
      </w:r>
      <w:r w:rsidR="00BD4525" w:rsidRPr="00750EAF">
        <w:t>(</w:t>
      </w:r>
      <w:r w:rsidR="001E6F33" w:rsidRPr="00750EAF">
        <w:t>choice of</w:t>
      </w:r>
      <w:r w:rsidR="00BD4525" w:rsidRPr="00750EAF">
        <w:t>)</w:t>
      </w:r>
      <w:r w:rsidR="001E6F33" w:rsidRPr="00750EAF">
        <w:t xml:space="preserve"> </w:t>
      </w:r>
      <w:r w:rsidRPr="00750EAF">
        <w:t>problem</w:t>
      </w:r>
      <w:r w:rsidR="001E6F33" w:rsidRPr="00750EAF">
        <w:t>-</w:t>
      </w:r>
      <w:r w:rsidRPr="00750EAF">
        <w:t xml:space="preserve">solving strategies, making it difficult to provide students with </w:t>
      </w:r>
      <w:r w:rsidR="0011279A" w:rsidRPr="00750EAF">
        <w:t xml:space="preserve">feedback </w:t>
      </w:r>
      <w:r w:rsidRPr="00750EAF">
        <w:t>focusing exclusively on their writing skill</w:t>
      </w:r>
      <w:r w:rsidR="0022002F" w:rsidRPr="00750EAF">
        <w:t>s</w:t>
      </w:r>
      <w:r w:rsidRPr="00750EAF">
        <w:t xml:space="preserve">. Secondly, there are very few examples of support for teachers in the form of research findings or curricular standards that describe aspects of mathematical writing in ways that can be used to assess different levels of quality in students’ written work. </w:t>
      </w:r>
      <w:r w:rsidR="00334B00" w:rsidRPr="00750EAF">
        <w:t xml:space="preserve">During the last two decades, research in mathematics education has </w:t>
      </w:r>
      <w:r w:rsidRPr="00750EAF">
        <w:t xml:space="preserve">paid much attention to communication, </w:t>
      </w:r>
      <w:r w:rsidR="001034CF" w:rsidRPr="00750EAF">
        <w:t xml:space="preserve">primarily </w:t>
      </w:r>
      <w:r w:rsidR="00802EF3" w:rsidRPr="00750EAF">
        <w:t>highlighting</w:t>
      </w:r>
      <w:r w:rsidRPr="00750EAF">
        <w:t xml:space="preserve"> oral communication, i.e.</w:t>
      </w:r>
      <w:r w:rsidR="007531CF" w:rsidRPr="00750EAF">
        <w:t>,</w:t>
      </w:r>
      <w:r w:rsidRPr="00750EAF">
        <w:t xml:space="preserve"> organising opportunities for students to communicate with, in, and about mathematics in </w:t>
      </w:r>
      <w:r w:rsidR="001E6F33" w:rsidRPr="00750EAF">
        <w:t xml:space="preserve">group </w:t>
      </w:r>
      <w:r w:rsidRPr="00750EAF">
        <w:t xml:space="preserve">collaborations and/or whole class discussions. Research on students’ written communication appears to have taken a back seat. </w:t>
      </w:r>
    </w:p>
    <w:p w14:paraId="7A777769" w14:textId="0E3D9A4A" w:rsidR="005319B2" w:rsidRPr="00750EAF" w:rsidRDefault="00F831F6" w:rsidP="001E6F33">
      <w:r w:rsidRPr="00750EAF">
        <w:t>In a project focused on students’ written communication</w:t>
      </w:r>
      <w:r w:rsidR="00FA4359" w:rsidRPr="00750EAF">
        <w:t>,</w:t>
      </w:r>
      <w:r w:rsidRPr="00750EAF">
        <w:t xml:space="preserve"> we set out to investigate students’ writing by developing a teaching design</w:t>
      </w:r>
      <w:r w:rsidR="00FA4359" w:rsidRPr="00750EAF">
        <w:t xml:space="preserve"> that</w:t>
      </w:r>
      <w:r w:rsidRPr="00750EAF">
        <w:t xml:space="preserve"> allow</w:t>
      </w:r>
      <w:r w:rsidR="00D82B6F" w:rsidRPr="00750EAF">
        <w:t>s</w:t>
      </w:r>
      <w:r w:rsidRPr="00750EAF">
        <w:t xml:space="preserve"> teachers and students to analyse and discuss issues of quality</w:t>
      </w:r>
      <w:r w:rsidR="00CF6FD7" w:rsidRPr="00750EAF">
        <w:t xml:space="preserve"> </w:t>
      </w:r>
      <w:r w:rsidR="00CF6FD7" w:rsidRPr="00750EAF">
        <w:fldChar w:fldCharType="begin"/>
      </w:r>
      <w:r w:rsidR="00CF6FD7" w:rsidRPr="00750EAF">
        <w:instrText xml:space="preserve"> ADDIN EN.CITE &lt;EndNote&gt;&lt;Cite&gt;&lt;Author&gt;Teledahl&lt;/Author&gt;&lt;Year&gt;2023&lt;/Year&gt;&lt;RecNum&gt;1199&lt;/RecNum&gt;&lt;DisplayText&gt;(Teledahl et al., 2023)&lt;/DisplayText&gt;&lt;record&gt;&lt;rec-number&gt;1199&lt;/rec-number&gt;&lt;foreign-keys&gt;&lt;key app="EN" db-id="dweps2w2r9a0dtedt5s52wfcfewpttz2vfpv" timestamp="1693507012"&gt;1199&lt;/key&gt;&lt;/foreign-keys&gt;&lt;ref-type name="Journal Article"&gt;17&lt;/ref-type&gt;&lt;contributors&gt;&lt;authors&gt;&lt;author&gt;Teledahl, A.&lt;/author&gt;&lt;author&gt;Kilhamn, C. &lt;/author&gt;&lt;author&gt;Helenius, O. &lt;/author&gt;&lt;author&gt;Ahl, L.&lt;/author&gt;&lt;/authors&gt;&lt;/contributors&gt;&lt;titles&gt;&lt;title&gt;Writing down the solution separate from solving the problem&lt;/title&gt;&lt;secondary-title&gt;For the Learning of Mathematics&lt;/secondary-title&gt;&lt;/titles&gt;&lt;periodical&gt;&lt;full-title&gt;For the Learning of Mathematics&lt;/full-title&gt;&lt;/periodical&gt;&lt;pages&gt;41-46&lt;/pages&gt;&lt;volume&gt;43&lt;/volume&gt;&lt;number&gt;2&lt;/number&gt;&lt;section&gt;41&lt;/section&gt;&lt;dates&gt;&lt;year&gt;2023&lt;/year&gt;&lt;/dates&gt;&lt;urls&gt;&lt;/urls&gt;&lt;/record&gt;&lt;/Cite&gt;&lt;/EndNote&gt;</w:instrText>
      </w:r>
      <w:r w:rsidR="00CF6FD7" w:rsidRPr="00750EAF">
        <w:fldChar w:fldCharType="separate"/>
      </w:r>
      <w:r w:rsidR="00CF6FD7" w:rsidRPr="00750EAF">
        <w:rPr>
          <w:noProof/>
        </w:rPr>
        <w:t>(Teledahl et al., 2023)</w:t>
      </w:r>
      <w:r w:rsidR="00CF6FD7" w:rsidRPr="00750EAF">
        <w:fldChar w:fldCharType="end"/>
      </w:r>
      <w:r w:rsidRPr="00750EAF">
        <w:t>. From these discussions</w:t>
      </w:r>
      <w:r w:rsidR="00770A72" w:rsidRPr="00750EAF">
        <w:t xml:space="preserve"> and informed by previous research, we have constructed a framework in which we suggest four elements that should feature in students’ written documentation of problem solving and three aspects of quality for these elements, visible in </w:t>
      </w:r>
      <w:r w:rsidR="003E7435" w:rsidRPr="00750EAF">
        <w:t>f</w:t>
      </w:r>
      <w:r w:rsidR="00770A72" w:rsidRPr="00750EAF">
        <w:t>igure</w:t>
      </w:r>
      <w:r w:rsidR="005319B2" w:rsidRPr="00750EAF">
        <w:t xml:space="preserve"> 1 and </w:t>
      </w:r>
      <w:r w:rsidR="005E1608" w:rsidRPr="00750EAF">
        <w:t>described in more detail</w:t>
      </w:r>
      <w:r w:rsidR="00FB07D6" w:rsidRPr="00750EAF">
        <w:t xml:space="preserve"> in following sections</w:t>
      </w:r>
      <w:r w:rsidR="00DA1203" w:rsidRPr="00750EAF">
        <w:t xml:space="preserve">. </w:t>
      </w:r>
    </w:p>
    <w:p w14:paraId="47D0FAD1" w14:textId="77777777" w:rsidR="005319B2" w:rsidRPr="00750EAF" w:rsidRDefault="005319B2" w:rsidP="005319B2">
      <w:pPr>
        <w:pStyle w:val="Brdtext"/>
      </w:pPr>
      <w:r w:rsidRPr="00750EAF">
        <w:rPr>
          <w:noProof/>
          <w:lang w:eastAsia="sv-SE"/>
        </w:rPr>
        <w:lastRenderedPageBreak/>
        <w:drawing>
          <wp:inline distT="0" distB="0" distL="0" distR="0" wp14:anchorId="3BED467A" wp14:editId="18B58B5E">
            <wp:extent cx="4523874" cy="1752191"/>
            <wp:effectExtent l="0" t="0" r="0" b="0"/>
            <wp:docPr id="1281862814"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862814" name=""/>
                    <pic:cNvPicPr/>
                  </pic:nvPicPr>
                  <pic:blipFill>
                    <a:blip r:embed="rId8"/>
                    <a:stretch>
                      <a:fillRect/>
                    </a:stretch>
                  </pic:blipFill>
                  <pic:spPr>
                    <a:xfrm>
                      <a:off x="0" y="0"/>
                      <a:ext cx="4539974" cy="1758427"/>
                    </a:xfrm>
                    <a:prstGeom prst="rect">
                      <a:avLst/>
                    </a:prstGeom>
                  </pic:spPr>
                </pic:pic>
              </a:graphicData>
            </a:graphic>
          </wp:inline>
        </w:drawing>
      </w:r>
    </w:p>
    <w:p w14:paraId="37330901" w14:textId="137D62C9" w:rsidR="005319B2" w:rsidRPr="00750EAF" w:rsidRDefault="005319B2" w:rsidP="005319B2">
      <w:pPr>
        <w:pStyle w:val="Brdtext"/>
      </w:pPr>
      <w:r w:rsidRPr="00750EAF">
        <w:t xml:space="preserve">Figure 1. </w:t>
      </w:r>
      <w:r w:rsidR="00DA1203" w:rsidRPr="00750EAF">
        <w:t>A</w:t>
      </w:r>
      <w:r w:rsidRPr="00750EAF">
        <w:t xml:space="preserve"> framework </w:t>
      </w:r>
      <w:r w:rsidR="00DA1203" w:rsidRPr="00750EAF">
        <w:t xml:space="preserve">for discussing quality in student written </w:t>
      </w:r>
      <w:r w:rsidR="00DF779C" w:rsidRPr="00750EAF">
        <w:t>documentation</w:t>
      </w:r>
      <w:r w:rsidR="00DA1203" w:rsidRPr="00750EAF">
        <w:t>.</w:t>
      </w:r>
    </w:p>
    <w:p w14:paraId="12655364" w14:textId="77777777" w:rsidR="005319B2" w:rsidRPr="00750EAF" w:rsidRDefault="005319B2" w:rsidP="006E4463"/>
    <w:p w14:paraId="3DE23E1E" w14:textId="6C7EED88" w:rsidR="00F831F6" w:rsidRPr="00750EAF" w:rsidRDefault="00F831F6" w:rsidP="006E4463">
      <w:r w:rsidRPr="00750EAF">
        <w:t>This paper reports on the operationalisation of th</w:t>
      </w:r>
      <w:r w:rsidR="000B40BB" w:rsidRPr="00750EAF">
        <w:t>e</w:t>
      </w:r>
      <w:r w:rsidRPr="00750EAF">
        <w:t xml:space="preserve"> framework </w:t>
      </w:r>
      <w:r w:rsidR="00666E1D" w:rsidRPr="00750EAF">
        <w:t xml:space="preserve">as a tool for assessing </w:t>
      </w:r>
      <w:r w:rsidR="00FA4359" w:rsidRPr="00750EAF">
        <w:t xml:space="preserve">the first element across </w:t>
      </w:r>
      <w:r w:rsidR="00656464" w:rsidRPr="00750EAF">
        <w:t xml:space="preserve">the </w:t>
      </w:r>
      <w:r w:rsidRPr="00750EAF">
        <w:t xml:space="preserve">three aspects of quality. </w:t>
      </w:r>
      <w:r w:rsidR="00B10474" w:rsidRPr="00750EAF">
        <w:t xml:space="preserve">In a sense, it is about defining quality in </w:t>
      </w:r>
      <w:r w:rsidR="002D263E" w:rsidRPr="00750EAF">
        <w:t>student-written</w:t>
      </w:r>
      <w:r w:rsidR="00B10474" w:rsidRPr="00750EAF">
        <w:t xml:space="preserve"> texts </w:t>
      </w:r>
      <w:r w:rsidR="00992FAD" w:rsidRPr="00750EAF">
        <w:t>to develop</w:t>
      </w:r>
      <w:r w:rsidR="00FF7B35" w:rsidRPr="00750EAF">
        <w:t xml:space="preserve"> a framework that </w:t>
      </w:r>
      <w:r w:rsidR="00190061" w:rsidRPr="00750EAF">
        <w:t>researchers and teachers can use</w:t>
      </w:r>
      <w:r w:rsidR="00FF7B35" w:rsidRPr="00750EAF">
        <w:t xml:space="preserve"> to </w:t>
      </w:r>
      <w:r w:rsidR="002D263E" w:rsidRPr="00750EAF">
        <w:t>assess</w:t>
      </w:r>
      <w:r w:rsidR="00FF7B35" w:rsidRPr="00750EAF">
        <w:t xml:space="preserve"> quality and see progression.</w:t>
      </w:r>
      <w:r w:rsidR="00B10474" w:rsidRPr="00750EAF">
        <w:rPr>
          <w:color w:val="FF0000"/>
        </w:rPr>
        <w:t xml:space="preserve"> </w:t>
      </w:r>
      <w:r w:rsidRPr="00750EAF">
        <w:t>Our research question</w:t>
      </w:r>
      <w:r w:rsidR="00FA4359" w:rsidRPr="00750EAF">
        <w:t xml:space="preserve"> is thus: </w:t>
      </w:r>
      <w:r w:rsidRPr="00750EAF">
        <w:t xml:space="preserve">How can </w:t>
      </w:r>
      <w:r w:rsidR="00656464" w:rsidRPr="00750EAF">
        <w:t xml:space="preserve">quality </w:t>
      </w:r>
      <w:r w:rsidR="00FF7B35" w:rsidRPr="00750EAF">
        <w:t>in</w:t>
      </w:r>
      <w:r w:rsidR="00831A8E" w:rsidRPr="00750EAF">
        <w:t xml:space="preserve"> the </w:t>
      </w:r>
      <w:r w:rsidR="00B10474" w:rsidRPr="00750EAF">
        <w:t xml:space="preserve">three </w:t>
      </w:r>
      <w:r w:rsidR="001E6F33" w:rsidRPr="00750EAF">
        <w:t>aspects</w:t>
      </w:r>
      <w:r w:rsidR="00656464" w:rsidRPr="00750EAF">
        <w:t xml:space="preserve"> </w:t>
      </w:r>
      <w:r w:rsidR="00B10474" w:rsidRPr="00750EAF">
        <w:t xml:space="preserve">of the framework </w:t>
      </w:r>
      <w:r w:rsidRPr="00750EAF">
        <w:t xml:space="preserve">be </w:t>
      </w:r>
      <w:r w:rsidR="00656464" w:rsidRPr="00750EAF">
        <w:t xml:space="preserve">described so that </w:t>
      </w:r>
      <w:r w:rsidR="00B10474" w:rsidRPr="00750EAF">
        <w:t>they</w:t>
      </w:r>
      <w:r w:rsidR="00656464" w:rsidRPr="00750EAF">
        <w:t xml:space="preserve"> can be </w:t>
      </w:r>
      <w:r w:rsidRPr="00750EAF">
        <w:t>use</w:t>
      </w:r>
      <w:r w:rsidR="00145918" w:rsidRPr="00750EAF">
        <w:t>d</w:t>
      </w:r>
      <w:r w:rsidRPr="00750EAF">
        <w:t xml:space="preserve"> to assess </w:t>
      </w:r>
      <w:r w:rsidR="00FA4359" w:rsidRPr="00750EAF">
        <w:t xml:space="preserve">problem descriptions in </w:t>
      </w:r>
      <w:r w:rsidR="00831A8E" w:rsidRPr="00750EAF">
        <w:t>grade 5 student texts</w:t>
      </w:r>
      <w:r w:rsidRPr="00750EAF">
        <w:t>?</w:t>
      </w:r>
    </w:p>
    <w:p w14:paraId="27D43AAA" w14:textId="77777777" w:rsidR="00F831F6" w:rsidRPr="00750EAF" w:rsidRDefault="00F831F6" w:rsidP="00F831F6">
      <w:pPr>
        <w:pStyle w:val="Rubrik2"/>
      </w:pPr>
      <w:r w:rsidRPr="00750EAF">
        <w:t>Background</w:t>
      </w:r>
    </w:p>
    <w:p w14:paraId="52F0EA24" w14:textId="7F186A6F" w:rsidR="00A96EA3" w:rsidRPr="00750EAF" w:rsidRDefault="00F831F6" w:rsidP="00F831F6">
      <w:pPr>
        <w:pStyle w:val="Brdtext"/>
      </w:pPr>
      <w:r w:rsidRPr="00750EAF">
        <w:t xml:space="preserve">We suggested initially that assessing </w:t>
      </w:r>
      <w:r w:rsidR="00190061" w:rsidRPr="00750EAF">
        <w:t>the quality of</w:t>
      </w:r>
      <w:r w:rsidRPr="00750EAF">
        <w:t xml:space="preserve"> student</w:t>
      </w:r>
      <w:r w:rsidR="007C4B1C" w:rsidRPr="00750EAF">
        <w:t>s’</w:t>
      </w:r>
      <w:r w:rsidRPr="00750EAF">
        <w:t xml:space="preserve"> mathematic</w:t>
      </w:r>
      <w:r w:rsidR="007C4B1C" w:rsidRPr="00750EAF">
        <w:t>al writing</w:t>
      </w:r>
      <w:r w:rsidRPr="00750EAF">
        <w:t xml:space="preserve"> is </w:t>
      </w:r>
      <w:r w:rsidR="00A23EE6" w:rsidRPr="00750EAF">
        <w:t>complex</w:t>
      </w:r>
      <w:r w:rsidRPr="00750EAF">
        <w:t xml:space="preserve"> and that one of the reasons was that there is little support from standards or research literature. Two of the most important reasons for this </w:t>
      </w:r>
      <w:r w:rsidR="00436287" w:rsidRPr="00750EAF">
        <w:t xml:space="preserve">are </w:t>
      </w:r>
      <w:r w:rsidR="002148FA" w:rsidRPr="00750EAF">
        <w:t xml:space="preserve">that </w:t>
      </w:r>
      <w:r w:rsidRPr="00750EAF">
        <w:t xml:space="preserve">a) writing in mathematics combines several different communicative resources to create meaning </w:t>
      </w:r>
      <w:r w:rsidR="001A021B" w:rsidRPr="00750EAF">
        <w:fldChar w:fldCharType="begin"/>
      </w:r>
      <w:r w:rsidR="001A021B" w:rsidRPr="00750EAF">
        <w:instrText xml:space="preserve"> ADDIN EN.CITE &lt;EndNote&gt;&lt;Cite&gt;&lt;Author&gt;O&amp;apos;Halloran&lt;/Author&gt;&lt;Year&gt;2005&lt;/Year&gt;&lt;RecNum&gt;373&lt;/RecNum&gt;&lt;DisplayText&gt;(O&amp;apos;Halloran, 2005)&lt;/DisplayText&gt;&lt;record&gt;&lt;rec-number&gt;373&lt;/rec-number&gt;&lt;foreign-keys&gt;&lt;key app="EN" db-id="dweps2w2r9a0dtedt5s52wfcfewpttz2vfpv" timestamp="1623144671"&gt;373&lt;/key&gt;&lt;/foreign-keys&gt;&lt;ref-type name="Book"&gt;6&lt;/ref-type&gt;&lt;contributors&gt;&lt;authors&gt;&lt;author&gt;O&amp;apos;Halloran, Kay L.&lt;/author&gt;&lt;/authors&gt;&lt;/contributors&gt;&lt;titles&gt;&lt;title&gt;Mathematical discourse: Language, symbolism and visual images&lt;/title&gt;&lt;short-title&gt;Mathematical discourse: Language, symbolism and visual images&lt;/short-title&gt;&lt;/titles&gt;&lt;dates&gt;&lt;year&gt;2005&lt;/year&gt;&lt;/dates&gt;&lt;pub-location&gt;London&lt;/pub-location&gt;&lt;publisher&gt;Continuum&lt;/publisher&gt;&lt;isbn&gt;9781847143921&lt;/isbn&gt;&lt;urls&gt;&lt;/urls&gt;&lt;/record&gt;&lt;/Cite&gt;&lt;/EndNote&gt;</w:instrText>
      </w:r>
      <w:r w:rsidR="001A021B" w:rsidRPr="00750EAF">
        <w:fldChar w:fldCharType="separate"/>
      </w:r>
      <w:r w:rsidR="001A021B" w:rsidRPr="00750EAF">
        <w:rPr>
          <w:noProof/>
        </w:rPr>
        <w:t>(O'Halloran, 2005)</w:t>
      </w:r>
      <w:r w:rsidR="001A021B" w:rsidRPr="00750EAF">
        <w:fldChar w:fldCharType="end"/>
      </w:r>
      <w:r w:rsidRPr="00750EAF">
        <w:t xml:space="preserve">, and b) what is considered good writing </w:t>
      </w:r>
      <w:r w:rsidR="004C13CF" w:rsidRPr="00750EAF">
        <w:t xml:space="preserve">depends both on the </w:t>
      </w:r>
      <w:r w:rsidR="00D23F67" w:rsidRPr="00750EAF">
        <w:t xml:space="preserve">local </w:t>
      </w:r>
      <w:r w:rsidR="00A96EA3" w:rsidRPr="00750EAF">
        <w:t>context</w:t>
      </w:r>
      <w:r w:rsidR="004C13CF" w:rsidRPr="00750EAF">
        <w:t xml:space="preserve"> and on</w:t>
      </w:r>
      <w:r w:rsidRPr="00750EAF">
        <w:t xml:space="preserve"> conventions</w:t>
      </w:r>
      <w:r w:rsidR="004C13CF" w:rsidRPr="00750EAF">
        <w:t xml:space="preserve"> a</w:t>
      </w:r>
      <w:r w:rsidR="00A96EA3" w:rsidRPr="00750EAF">
        <w:t>dopted</w:t>
      </w:r>
      <w:r w:rsidR="004C13CF" w:rsidRPr="00750EAF">
        <w:t xml:space="preserve"> by the global community</w:t>
      </w:r>
      <w:r w:rsidR="001A021B" w:rsidRPr="00750EAF">
        <w:t xml:space="preserve"> </w:t>
      </w:r>
      <w:r w:rsidR="001A021B" w:rsidRPr="00750EAF">
        <w:fldChar w:fldCharType="begin"/>
      </w:r>
      <w:r w:rsidR="001A021B" w:rsidRPr="00750EAF">
        <w:instrText xml:space="preserve"> ADDIN EN.CITE &lt;EndNote&gt;&lt;Cite&gt;&lt;Author&gt;Barwell&lt;/Author&gt;&lt;Year&gt;2018&lt;/Year&gt;&lt;RecNum&gt;1078&lt;/RecNum&gt;&lt;DisplayText&gt;(Barwell, 2018)&lt;/DisplayText&gt;&lt;record&gt;&lt;rec-number&gt;1078&lt;/rec-number&gt;&lt;foreign-keys&gt;&lt;key app="EN" db-id="dweps2w2r9a0dtedt5s52wfcfewpttz2vfpv" timestamp="1662629102"&gt;1078&lt;/key&gt;&lt;/foreign-keys&gt;&lt;ref-type name="Book Section"&gt;5&lt;/ref-type&gt;&lt;contributors&gt;&lt;authors&gt;&lt;author&gt;Barwell, Richard&lt;/author&gt;&lt;/authors&gt;&lt;secondary-authors&gt;&lt;author&gt;Bailey, A.&lt;/author&gt;&lt;author&gt;Maher, C.&lt;/author&gt;&lt;author&gt;Wilkinson, L.&lt;/author&gt;&lt;/secondary-authors&gt;&lt;/contributors&gt;&lt;titles&gt;&lt;title&gt;Writing in mathematics classrooms&lt;/title&gt;&lt;secondary-title&gt;Language, Literacy, and Learning in the STEM Disciplines&lt;/secondary-title&gt;&lt;/titles&gt;&lt;pages&gt;1001-114&lt;/pages&gt;&lt;section&gt;6&lt;/section&gt;&lt;dates&gt;&lt;year&gt;2018&lt;/year&gt;&lt;/dates&gt;&lt;publisher&gt;Routledge&lt;/publisher&gt;&lt;urls&gt;&lt;/urls&gt;&lt;/record&gt;&lt;/Cite&gt;&lt;/EndNote&gt;</w:instrText>
      </w:r>
      <w:r w:rsidR="001A021B" w:rsidRPr="00750EAF">
        <w:fldChar w:fldCharType="separate"/>
      </w:r>
      <w:r w:rsidR="001A021B" w:rsidRPr="00750EAF">
        <w:rPr>
          <w:noProof/>
        </w:rPr>
        <w:t>(Barwell, 2018)</w:t>
      </w:r>
      <w:r w:rsidR="001A021B" w:rsidRPr="00750EAF">
        <w:fldChar w:fldCharType="end"/>
      </w:r>
      <w:r w:rsidRPr="00750EAF">
        <w:t xml:space="preserve">. </w:t>
      </w:r>
    </w:p>
    <w:p w14:paraId="5ED05E8D" w14:textId="0B7EB6E7" w:rsidR="00F831F6" w:rsidRPr="00750EAF" w:rsidRDefault="006E4463" w:rsidP="00A96EA3">
      <w:r w:rsidRPr="00750EAF">
        <w:t>Since c</w:t>
      </w:r>
      <w:r w:rsidR="00F831F6" w:rsidRPr="00750EAF">
        <w:t>onventions regarding writing in mathematics are mainly concerned with mathematical notation</w:t>
      </w:r>
      <w:r w:rsidRPr="00750EAF">
        <w:t xml:space="preserve">, </w:t>
      </w:r>
      <w:r w:rsidR="00F831F6" w:rsidRPr="00750EAF">
        <w:t xml:space="preserve">research </w:t>
      </w:r>
      <w:r w:rsidRPr="00750EAF">
        <w:t xml:space="preserve">has often </w:t>
      </w:r>
      <w:r w:rsidR="00F831F6" w:rsidRPr="00750EAF">
        <w:t xml:space="preserve">focused almost exclusively on students’ use of mathematical </w:t>
      </w:r>
      <w:r w:rsidR="002E7769" w:rsidRPr="00750EAF">
        <w:t>symbols</w:t>
      </w:r>
      <w:r w:rsidR="00F831F6" w:rsidRPr="00750EAF">
        <w:t xml:space="preserve"> </w:t>
      </w:r>
      <w:r w:rsidR="001A021B" w:rsidRPr="00750EAF">
        <w:fldChar w:fldCharType="begin"/>
      </w:r>
      <w:r w:rsidR="001A021B" w:rsidRPr="00750EAF">
        <w:instrText xml:space="preserve"> ADDIN EN.CITE &lt;EndNote&gt;&lt;Cite&gt;&lt;Author&gt;Teledahl&lt;/Author&gt;&lt;Year&gt;Forthcoming&lt;/Year&gt;&lt;RecNum&gt;1200&lt;/RecNum&gt;&lt;DisplayText&gt;(Hughes et al., 2019; Teledahl et al., Forthcoming)&lt;/DisplayText&gt;&lt;record&gt;&lt;rec-number&gt;1200&lt;/rec-number&gt;&lt;foreign-keys&gt;&lt;key app="EN" db-id="dweps2w2r9a0dtedt5s52wfcfewpttz2vfpv" timestamp="1693507580"&gt;1200&lt;/key&gt;&lt;/foreign-keys&gt;&lt;ref-type name="Journal Article"&gt;17&lt;/ref-type&gt;&lt;contributors&gt;&lt;authors&gt;&lt;author&gt;Teledahl, A.&lt;/author&gt;&lt;author&gt;Kilhamn, C.&lt;/author&gt;&lt;author&gt;Ahl, L.&lt;/author&gt;&lt;author&gt;Helenius, O.&lt;/author&gt;&lt;/authors&gt;&lt;/contributors&gt;&lt;titles&gt;&lt;title&gt;Frameworks for describing and measuring students’ mathematical writing: A systematic literature review&lt;/title&gt;&lt;/titles&gt;&lt;dates&gt;&lt;year&gt;Forthcoming&lt;/year&gt;&lt;/dates&gt;&lt;urls&gt;&lt;/urls&gt;&lt;/record&gt;&lt;/Cite&gt;&lt;Cite&gt;&lt;Author&gt;Hughes&lt;/Author&gt;&lt;Year&gt;2019&lt;/Year&gt;&lt;RecNum&gt;928&lt;/RecNum&gt;&lt;record&gt;&lt;rec-number&gt;928&lt;/rec-number&gt;&lt;foreign-keys&gt;&lt;key app="EN" db-id="dweps2w2r9a0dtedt5s52wfcfewpttz2vfpv" timestamp="1623663982"&gt;928&lt;/key&gt;&lt;/foreign-keys&gt;&lt;ref-type name="Journal Article"&gt;17&lt;/ref-type&gt;&lt;contributors&gt;&lt;authors&gt;&lt;author&gt;Hughes, Elizabeth M.&lt;/author&gt;&lt;author&gt;Markelz, Andrew M.&lt;/author&gt;&lt;author&gt;Cozad, Lauren E.&lt;/author&gt;&lt;/authors&gt;&lt;/contributors&gt;&lt;titles&gt;&lt;title&gt;Evaluating Various Undergraduate Perspectives of Elementary-Level Mathematical Writing&lt;/title&gt;&lt;secondary-title&gt;International Journal of Science and Mathematics Education&lt;/secondary-title&gt;&lt;/titles&gt;&lt;periodical&gt;&lt;full-title&gt;International Journal of Science and Mathematics Education&lt;/full-title&gt;&lt;abbr-1&gt;Int J of Sci and Math Educ&lt;/abbr-1&gt;&lt;/periodical&gt;&lt;pages&gt;1031-1048&lt;/pages&gt;&lt;volume&gt;17&lt;/volume&gt;&lt;number&gt;5&lt;/number&gt;&lt;dates&gt;&lt;year&gt;2019&lt;/year&gt;&lt;/dates&gt;&lt;publisher&gt;International Journal of Science and Mathematics Education&lt;/publisher&gt;&lt;urls&gt;&lt;/urls&gt;&lt;/record&gt;&lt;/Cite&gt;&lt;/EndNote&gt;</w:instrText>
      </w:r>
      <w:r w:rsidR="001A021B" w:rsidRPr="00750EAF">
        <w:fldChar w:fldCharType="separate"/>
      </w:r>
      <w:r w:rsidR="001A021B" w:rsidRPr="00750EAF">
        <w:rPr>
          <w:noProof/>
        </w:rPr>
        <w:t xml:space="preserve">(Hughes et al., 2019; </w:t>
      </w:r>
      <w:r w:rsidR="00587141" w:rsidRPr="00750EAF">
        <w:rPr>
          <w:noProof/>
        </w:rPr>
        <w:t>Teledahl</w:t>
      </w:r>
      <w:r w:rsidR="001A021B" w:rsidRPr="00750EAF">
        <w:rPr>
          <w:noProof/>
        </w:rPr>
        <w:t xml:space="preserve"> et al., Forthcoming)</w:t>
      </w:r>
      <w:r w:rsidR="001A021B" w:rsidRPr="00750EAF">
        <w:fldChar w:fldCharType="end"/>
      </w:r>
      <w:r w:rsidR="00F831F6" w:rsidRPr="00750EAF">
        <w:t>. In school mathematics, and especially in written reports of problem solving, students need to create a narrative that lets a reader understand what the problem is, what the premises are,</w:t>
      </w:r>
      <w:r w:rsidRPr="00750EAF">
        <w:t xml:space="preserve"> </w:t>
      </w:r>
      <w:r w:rsidR="00F831F6" w:rsidRPr="00750EAF">
        <w:t>what calculations</w:t>
      </w:r>
      <w:r w:rsidRPr="00750EAF">
        <w:t xml:space="preserve"> and other procedures</w:t>
      </w:r>
      <w:r w:rsidR="00F831F6" w:rsidRPr="00750EAF">
        <w:t xml:space="preserve"> are carried out</w:t>
      </w:r>
      <w:r w:rsidRPr="00750EAF">
        <w:t xml:space="preserve"> and </w:t>
      </w:r>
      <w:r w:rsidR="008C6EB6" w:rsidRPr="00750EAF">
        <w:t xml:space="preserve">what the </w:t>
      </w:r>
      <w:r w:rsidR="00F831F6" w:rsidRPr="00750EAF">
        <w:t xml:space="preserve">arguments for </w:t>
      </w:r>
      <w:r w:rsidRPr="00750EAF">
        <w:t>these</w:t>
      </w:r>
      <w:r w:rsidR="008C6EB6" w:rsidRPr="00750EAF">
        <w:t xml:space="preserve"> are</w:t>
      </w:r>
      <w:r w:rsidRPr="00750EAF">
        <w:t xml:space="preserve"> as well as</w:t>
      </w:r>
      <w:r w:rsidR="00F831F6" w:rsidRPr="00750EAF">
        <w:t xml:space="preserve"> what the conclusion is. Students cannot create such a narrative using only mathematical notation. </w:t>
      </w:r>
      <w:r w:rsidR="001A021B" w:rsidRPr="00750EAF">
        <w:t>Instead,</w:t>
      </w:r>
      <w:r w:rsidR="00A96EA3" w:rsidRPr="00750EAF">
        <w:t xml:space="preserve"> as </w:t>
      </w:r>
      <w:proofErr w:type="spellStart"/>
      <w:r w:rsidR="00A96EA3" w:rsidRPr="00750EAF">
        <w:t>O’Halloren</w:t>
      </w:r>
      <w:proofErr w:type="spellEnd"/>
      <w:r w:rsidR="00A96EA3" w:rsidRPr="00750EAF">
        <w:t xml:space="preserve"> and others have described,</w:t>
      </w:r>
      <w:r w:rsidR="00F831F6" w:rsidRPr="00750EAF">
        <w:t xml:space="preserve"> they are required to combine </w:t>
      </w:r>
      <w:r w:rsidRPr="00750EAF">
        <w:t xml:space="preserve">communicative </w:t>
      </w:r>
      <w:r w:rsidR="00F831F6" w:rsidRPr="00750EAF">
        <w:t xml:space="preserve">resources such as natural language and visual representations with mathematical notation in ways that clearly and efficiently convey necessary information and create a comprehensive narrative </w:t>
      </w:r>
      <w:r w:rsidR="001A021B" w:rsidRPr="00750EAF">
        <w:fldChar w:fldCharType="begin"/>
      </w:r>
      <w:r w:rsidR="001A021B" w:rsidRPr="00750EAF">
        <w:instrText xml:space="preserve"> ADDIN EN.CITE &lt;EndNote&gt;&lt;Cite&gt;&lt;Author&gt;Steenrod&lt;/Author&gt;&lt;Year&gt;1973&lt;/Year&gt;&lt;RecNum&gt;520&lt;/RecNum&gt;&lt;DisplayText&gt;(Namkung et al., 2020; Steenrod et al., 1973)&lt;/DisplayText&gt;&lt;record&gt;&lt;rec-number&gt;520&lt;/rec-number&gt;&lt;foreign-keys&gt;&lt;key app="EN" db-id="dweps2w2r9a0dtedt5s52wfcfewpttz2vfpv" timestamp="1623144678"&gt;520&lt;/key&gt;&lt;/foreign-keys&gt;&lt;ref-type name="Book"&gt;6&lt;/ref-type&gt;&lt;contributors&gt;&lt;authors&gt;&lt;author&gt;Steenrod, Norman E.&lt;/author&gt;&lt;author&gt;Halmos, Paul R.&lt;/author&gt;&lt;author&gt;Schiffer, Menahem M.&lt;/author&gt;&lt;author&gt;Dieudonné, Jean A.&lt;/author&gt;&lt;/authors&gt;&lt;/contributors&gt;&lt;titles&gt;&lt;title&gt;How to write mathematics&lt;/title&gt;&lt;short-title&gt;How to write mathematics&lt;/short-title&gt;&lt;/titles&gt;&lt;dates&gt;&lt;year&gt;1973&lt;/year&gt;&lt;/dates&gt;&lt;pub-location&gt;Washington D.C&lt;/pub-location&gt;&lt;publisher&gt;The American Mathematical Society&lt;/publisher&gt;&lt;urls&gt;&lt;/urls&gt;&lt;/record&gt;&lt;/Cite&gt;&lt;Cite&gt;&lt;Author&gt;Namkung&lt;/Author&gt;&lt;Year&gt;2020&lt;/Year&gt;&lt;RecNum&gt;932&lt;/RecNum&gt;&lt;record&gt;&lt;rec-number&gt;932&lt;/rec-number&gt;&lt;foreign-keys&gt;&lt;key app="EN" db-id="dweps2w2r9a0dtedt5s52wfcfewpttz2vfpv" timestamp="1623663982"&gt;932&lt;/key&gt;&lt;/foreign-keys&gt;&lt;ref-type name="Journal Article"&gt;17&lt;/ref-type&gt;&lt;contributors&gt;&lt;authors&gt;&lt;author&gt;Namkung, Jessica M.&lt;/author&gt;&lt;author&gt;Hebert, Michael&lt;/author&gt;&lt;author&gt;Powell, Sarah R.&lt;/author&gt;&lt;author&gt;Hoins, Marisa&lt;/author&gt;&lt;author&gt;Bricko, Nicole&lt;/author&gt;&lt;author&gt;Torchia, Meghann&lt;/author&gt;&lt;/authors&gt;&lt;/contributors&gt;&lt;titles&gt;&lt;title&gt;Comparing and Validating Four Methods for Scoring Mathematics Writing&lt;/title&gt;&lt;secondary-title&gt;Reading &amp;amp; Writing Quarterly&lt;/secondary-title&gt;&lt;/titles&gt;&lt;periodical&gt;&lt;full-title&gt;Reading &amp;amp; Writing Quarterly&lt;/full-title&gt;&lt;/periodical&gt;&lt;pages&gt;157-175&lt;/pages&gt;&lt;volume&gt;36&lt;/volume&gt;&lt;number&gt;2&lt;/number&gt;&lt;dates&gt;&lt;year&gt;2020&lt;/year&gt;&lt;/dates&gt;&lt;publisher&gt;Reading &amp;amp; Writing Quarterly&lt;/publisher&gt;&lt;urls&gt;&lt;/urls&gt;&lt;/record&gt;&lt;/Cite&gt;&lt;/EndNote&gt;</w:instrText>
      </w:r>
      <w:r w:rsidR="001A021B" w:rsidRPr="00750EAF">
        <w:fldChar w:fldCharType="separate"/>
      </w:r>
      <w:r w:rsidR="0051390C" w:rsidRPr="00750EAF">
        <w:rPr>
          <w:noProof/>
        </w:rPr>
        <w:t xml:space="preserve">(O'Halloran, 2005; </w:t>
      </w:r>
      <w:r w:rsidR="001A021B" w:rsidRPr="00750EAF">
        <w:rPr>
          <w:noProof/>
        </w:rPr>
        <w:t xml:space="preserve">Namkung et al., 2020; </w:t>
      </w:r>
      <w:r w:rsidR="00A409D5" w:rsidRPr="00750EAF">
        <w:rPr>
          <w:noProof/>
        </w:rPr>
        <w:t xml:space="preserve">Powell et al., 2017; </w:t>
      </w:r>
      <w:r w:rsidR="001A021B" w:rsidRPr="00750EAF">
        <w:rPr>
          <w:noProof/>
        </w:rPr>
        <w:t>Steenrod et al., 1973)</w:t>
      </w:r>
      <w:r w:rsidR="001A021B" w:rsidRPr="00750EAF">
        <w:fldChar w:fldCharType="end"/>
      </w:r>
      <w:r w:rsidR="00F831F6" w:rsidRPr="00750EAF">
        <w:t>.</w:t>
      </w:r>
    </w:p>
    <w:p w14:paraId="0F8E61C1" w14:textId="43F3C2DB" w:rsidR="003741EE" w:rsidRPr="00750EAF" w:rsidRDefault="003741EE" w:rsidP="007B5A68">
      <w:pPr>
        <w:pStyle w:val="Rubrik3"/>
      </w:pPr>
      <w:r w:rsidRPr="00750EAF">
        <w:t>The framework</w:t>
      </w:r>
    </w:p>
    <w:p w14:paraId="6448F337" w14:textId="18940B20" w:rsidR="003741EE" w:rsidRPr="00750EAF" w:rsidRDefault="003741EE" w:rsidP="003741EE">
      <w:pPr>
        <w:pStyle w:val="Brdtext"/>
      </w:pPr>
      <w:r w:rsidRPr="00750EAF">
        <w:t>The framework</w:t>
      </w:r>
      <w:r w:rsidR="00253EB1" w:rsidRPr="00750EAF">
        <w:t xml:space="preserve"> </w:t>
      </w:r>
      <w:r w:rsidR="00656464" w:rsidRPr="00750EAF">
        <w:t>(</w:t>
      </w:r>
      <w:r w:rsidR="003E7435" w:rsidRPr="00750EAF">
        <w:t>f</w:t>
      </w:r>
      <w:r w:rsidR="00253EB1" w:rsidRPr="00750EAF">
        <w:t>igure 1</w:t>
      </w:r>
      <w:r w:rsidR="00656464" w:rsidRPr="00750EAF">
        <w:t>)</w:t>
      </w:r>
      <w:r w:rsidR="000A7B6E" w:rsidRPr="00750EAF">
        <w:t xml:space="preserve"> is informed by previous research findings on writing in mathematics (see, for example,</w:t>
      </w:r>
      <w:r w:rsidRPr="00750EAF">
        <w:t xml:space="preserve"> King et al., 2016; </w:t>
      </w:r>
      <w:proofErr w:type="spellStart"/>
      <w:r w:rsidRPr="00750EAF">
        <w:t>Kosko</w:t>
      </w:r>
      <w:proofErr w:type="spellEnd"/>
      <w:r w:rsidRPr="00750EAF">
        <w:t xml:space="preserve"> &amp; Zimmerman, 2019) together with research on communicative competence in general (</w:t>
      </w:r>
      <w:proofErr w:type="spellStart"/>
      <w:r w:rsidRPr="00750EAF">
        <w:t>Rickheit</w:t>
      </w:r>
      <w:proofErr w:type="spellEnd"/>
      <w:r w:rsidRPr="00750EAF">
        <w:t xml:space="preserve"> et al., 2008)</w:t>
      </w:r>
      <w:r w:rsidR="0022002F" w:rsidRPr="00750EAF">
        <w:t xml:space="preserve"> and </w:t>
      </w:r>
      <w:r w:rsidR="0022002F" w:rsidRPr="00750EAF">
        <w:lastRenderedPageBreak/>
        <w:t>several pilot studies</w:t>
      </w:r>
      <w:r w:rsidR="009155AF" w:rsidRPr="00750EAF">
        <w:t xml:space="preserve"> </w:t>
      </w:r>
      <w:r w:rsidR="00352C52" w:rsidRPr="00750EAF">
        <w:t>in the initial phase of the project</w:t>
      </w:r>
      <w:r w:rsidR="0022002F" w:rsidRPr="00750EAF">
        <w:t>.</w:t>
      </w:r>
      <w:r w:rsidR="001E6F33" w:rsidRPr="00750EAF">
        <w:t xml:space="preserve"> </w:t>
      </w:r>
      <w:r w:rsidRPr="00750EAF">
        <w:t>The original descriptions of the four elements are as follows:</w:t>
      </w:r>
    </w:p>
    <w:p w14:paraId="19441A88" w14:textId="16ED4EA1" w:rsidR="003741EE" w:rsidRPr="00750EAF" w:rsidRDefault="003741EE" w:rsidP="003741EE">
      <w:pPr>
        <w:numPr>
          <w:ilvl w:val="0"/>
          <w:numId w:val="3"/>
        </w:numPr>
      </w:pPr>
      <w:r w:rsidRPr="00750EAF">
        <w:t xml:space="preserve">The </w:t>
      </w:r>
      <w:r w:rsidRPr="00750EAF">
        <w:rPr>
          <w:i/>
          <w:iCs/>
        </w:rPr>
        <w:t>problem description</w:t>
      </w:r>
      <w:r w:rsidRPr="00750EAF">
        <w:t xml:space="preserve"> includes a description of the conditions consisting of two parts: </w:t>
      </w:r>
      <w:proofErr w:type="spellStart"/>
      <w:r w:rsidRPr="00750EAF">
        <w:t>i</w:t>
      </w:r>
      <w:proofErr w:type="spellEnd"/>
      <w:r w:rsidRPr="00750EAF">
        <w:t xml:space="preserve">) premises and facts, </w:t>
      </w:r>
      <w:r w:rsidR="00382518" w:rsidRPr="00750EAF">
        <w:t>i.e.</w:t>
      </w:r>
      <w:r w:rsidR="006F6CC2" w:rsidRPr="00750EAF">
        <w:t>,</w:t>
      </w:r>
      <w:r w:rsidRPr="00750EAF">
        <w:t xml:space="preserve"> the mathematically relevant information given in the problem and assumptions that need to be made, and ii) what is asked for in the problem, the question to be answered.</w:t>
      </w:r>
    </w:p>
    <w:p w14:paraId="64BA97AA" w14:textId="31A1793E" w:rsidR="003741EE" w:rsidRPr="00750EAF" w:rsidRDefault="007E2A55" w:rsidP="003741EE">
      <w:pPr>
        <w:numPr>
          <w:ilvl w:val="0"/>
          <w:numId w:val="3"/>
        </w:numPr>
      </w:pPr>
      <w:r w:rsidRPr="00750EAF">
        <w:t>C</w:t>
      </w:r>
      <w:r w:rsidR="003741EE" w:rsidRPr="00750EAF">
        <w:rPr>
          <w:i/>
          <w:iCs/>
        </w:rPr>
        <w:t>alculations</w:t>
      </w:r>
      <w:r w:rsidR="003741EE" w:rsidRPr="00750EAF">
        <w:t xml:space="preserve"> include all mathematical procedures needed to solve the problem</w:t>
      </w:r>
      <w:r w:rsidR="00687AA1" w:rsidRPr="00750EAF">
        <w:t>,</w:t>
      </w:r>
      <w:r w:rsidR="003741EE" w:rsidRPr="00750EAF">
        <w:t xml:space="preserve"> such as structuring, representing</w:t>
      </w:r>
      <w:r w:rsidR="001E6F33" w:rsidRPr="00750EAF">
        <w:t>, modelling,</w:t>
      </w:r>
      <w:r w:rsidR="003741EE" w:rsidRPr="00750EAF">
        <w:t xml:space="preserve"> calculating</w:t>
      </w:r>
      <w:r w:rsidR="00687AA1" w:rsidRPr="00750EAF">
        <w:t>,</w:t>
      </w:r>
      <w:r w:rsidR="00F3258D" w:rsidRPr="00750EAF">
        <w:t xml:space="preserve"> or</w:t>
      </w:r>
      <w:r w:rsidR="003741EE" w:rsidRPr="00750EAF">
        <w:t xml:space="preserve"> solving equations.</w:t>
      </w:r>
    </w:p>
    <w:p w14:paraId="655940CD" w14:textId="5235E201" w:rsidR="003741EE" w:rsidRPr="00750EAF" w:rsidRDefault="003741EE" w:rsidP="003741EE">
      <w:pPr>
        <w:numPr>
          <w:ilvl w:val="0"/>
          <w:numId w:val="3"/>
        </w:numPr>
      </w:pPr>
      <w:r w:rsidRPr="00750EAF">
        <w:rPr>
          <w:i/>
          <w:iCs/>
        </w:rPr>
        <w:t>Arguments and justifications</w:t>
      </w:r>
      <w:r w:rsidRPr="00750EAF">
        <w:t xml:space="preserve"> include making explicit the reasons behind </w:t>
      </w:r>
      <w:r w:rsidR="0079009E" w:rsidRPr="00750EAF">
        <w:t>the different steps in the solution</w:t>
      </w:r>
      <w:r w:rsidRPr="00750EAF">
        <w:t xml:space="preserve">, describing </w:t>
      </w:r>
      <w:r w:rsidRPr="00750EAF">
        <w:rPr>
          <w:i/>
          <w:iCs/>
        </w:rPr>
        <w:t>why</w:t>
      </w:r>
      <w:r w:rsidRPr="00750EAF">
        <w:t xml:space="preserve"> </w:t>
      </w:r>
      <w:r w:rsidR="008B450D" w:rsidRPr="00750EAF">
        <w:t>specific</w:t>
      </w:r>
      <w:r w:rsidRPr="00750EAF">
        <w:t xml:space="preserve"> calculations are made and where the </w:t>
      </w:r>
      <w:r w:rsidR="006F6CC2" w:rsidRPr="00750EAF">
        <w:t xml:space="preserve">included </w:t>
      </w:r>
      <w:r w:rsidRPr="00750EAF">
        <w:t xml:space="preserve">numbers </w:t>
      </w:r>
      <w:r w:rsidR="006F6CC2" w:rsidRPr="00750EAF">
        <w:t>and variables</w:t>
      </w:r>
      <w:r w:rsidRPr="00750EAF">
        <w:t xml:space="preserve"> come from</w:t>
      </w:r>
      <w:r w:rsidR="00D61C32" w:rsidRPr="00750EAF">
        <w:t>,</w:t>
      </w:r>
      <w:r w:rsidRPr="00750EAF">
        <w:t xml:space="preserve"> as well as the logical steps that lead to a conclusion</w:t>
      </w:r>
      <w:r w:rsidR="006920F4" w:rsidRPr="00750EAF">
        <w:t>,</w:t>
      </w:r>
      <w:r w:rsidR="001E6F33" w:rsidRPr="00750EAF">
        <w:t xml:space="preserve"> </w:t>
      </w:r>
      <w:r w:rsidR="006920F4" w:rsidRPr="00750EAF">
        <w:t xml:space="preserve">applying logical reasoning and using implications. </w:t>
      </w:r>
    </w:p>
    <w:p w14:paraId="7B7AB96E" w14:textId="6F4A6675" w:rsidR="003741EE" w:rsidRPr="00750EAF" w:rsidRDefault="003741EE" w:rsidP="000A76D3">
      <w:pPr>
        <w:numPr>
          <w:ilvl w:val="0"/>
          <w:numId w:val="3"/>
        </w:numPr>
        <w:spacing w:after="120"/>
        <w:ind w:left="714" w:hanging="357"/>
      </w:pPr>
      <w:r w:rsidRPr="00750EAF">
        <w:t xml:space="preserve">A </w:t>
      </w:r>
      <w:r w:rsidRPr="00750EAF">
        <w:rPr>
          <w:i/>
          <w:iCs/>
        </w:rPr>
        <w:t>conclusion</w:t>
      </w:r>
      <w:r w:rsidRPr="00750EAF">
        <w:t xml:space="preserve"> is the final response that relates to the original problem.</w:t>
      </w:r>
    </w:p>
    <w:p w14:paraId="1DDB5D86" w14:textId="51245DE8" w:rsidR="007D267F" w:rsidRPr="00750EAF" w:rsidRDefault="003741EE" w:rsidP="001E6F33">
      <w:r w:rsidRPr="00750EAF">
        <w:t xml:space="preserve">We expected each of these elements to appear in qualitatively different forms. Based on </w:t>
      </w:r>
      <w:r w:rsidR="001E6F33" w:rsidRPr="00750EAF">
        <w:t>a literature review</w:t>
      </w:r>
      <w:r w:rsidRPr="00750EAF">
        <w:t xml:space="preserve"> (</w:t>
      </w:r>
      <w:proofErr w:type="spellStart"/>
      <w:r w:rsidR="00587141" w:rsidRPr="00750EAF">
        <w:t>Teledahl</w:t>
      </w:r>
      <w:proofErr w:type="spellEnd"/>
      <w:r w:rsidRPr="00750EAF">
        <w:t xml:space="preserve"> et al., </w:t>
      </w:r>
      <w:r w:rsidR="00D65EAD">
        <w:t>F</w:t>
      </w:r>
      <w:r w:rsidRPr="00750EAF">
        <w:t xml:space="preserve">orthcoming), we initially identified four aspects of quality: </w:t>
      </w:r>
      <w:r w:rsidR="007D267F" w:rsidRPr="00750EAF">
        <w:t xml:space="preserve">clarity, </w:t>
      </w:r>
      <w:r w:rsidRPr="00750EAF">
        <w:t>efficiency, use of mathematical notation</w:t>
      </w:r>
      <w:r w:rsidR="007D267F" w:rsidRPr="00750EAF">
        <w:t>, and appropriateness.</w:t>
      </w:r>
      <w:r w:rsidR="0079009E" w:rsidRPr="00750EAF">
        <w:t xml:space="preserve"> </w:t>
      </w:r>
      <w:r w:rsidRPr="00750EAF">
        <w:rPr>
          <w:i/>
          <w:iCs/>
        </w:rPr>
        <w:t>Clarity</w:t>
      </w:r>
      <w:r w:rsidRPr="00750EAF">
        <w:t xml:space="preserve"> is related to readability and comprehension. </w:t>
      </w:r>
      <w:r w:rsidRPr="00750EAF">
        <w:rPr>
          <w:i/>
          <w:iCs/>
        </w:rPr>
        <w:t>Efficie</w:t>
      </w:r>
      <w:r w:rsidR="007D267F" w:rsidRPr="00750EAF">
        <w:rPr>
          <w:i/>
          <w:iCs/>
        </w:rPr>
        <w:t>ncy</w:t>
      </w:r>
      <w:r w:rsidRPr="00750EAF">
        <w:rPr>
          <w:i/>
          <w:iCs/>
        </w:rPr>
        <w:t xml:space="preserve"> </w:t>
      </w:r>
      <w:r w:rsidRPr="00750EAF">
        <w:t>is described as communication that achieves its goal wi</w:t>
      </w:r>
      <w:r w:rsidR="00F219AC" w:rsidRPr="00750EAF">
        <w:t>th as little effort as possible.</w:t>
      </w:r>
      <w:r w:rsidRPr="00750EAF">
        <w:t xml:space="preserve"> </w:t>
      </w:r>
      <w:r w:rsidR="00246A0D" w:rsidRPr="00750EAF">
        <w:rPr>
          <w:i/>
          <w:iCs/>
        </w:rPr>
        <w:t>M</w:t>
      </w:r>
      <w:r w:rsidRPr="00750EAF">
        <w:rPr>
          <w:i/>
          <w:iCs/>
        </w:rPr>
        <w:t>athematical notation</w:t>
      </w:r>
      <w:r w:rsidRPr="00750EAF">
        <w:t xml:space="preserve"> </w:t>
      </w:r>
      <w:r w:rsidR="00955497" w:rsidRPr="00750EAF">
        <w:t xml:space="preserve">is </w:t>
      </w:r>
      <w:r w:rsidR="00F219AC" w:rsidRPr="00750EAF">
        <w:t xml:space="preserve">often </w:t>
      </w:r>
      <w:r w:rsidRPr="00750EAF">
        <w:t>seen as the ultimate example of efficiency, but to be underst</w:t>
      </w:r>
      <w:r w:rsidR="001E6F33" w:rsidRPr="00750EAF">
        <w:t>ood</w:t>
      </w:r>
      <w:r w:rsidRPr="00750EAF">
        <w:t xml:space="preserve">, </w:t>
      </w:r>
      <w:r w:rsidR="001E6F33" w:rsidRPr="00750EAF">
        <w:t xml:space="preserve">it </w:t>
      </w:r>
      <w:r w:rsidRPr="00750EAF">
        <w:t xml:space="preserve">needs to be </w:t>
      </w:r>
      <w:r w:rsidR="00B75E7A" w:rsidRPr="00750EAF">
        <w:t>well-chosen</w:t>
      </w:r>
      <w:r w:rsidRPr="00750EAF">
        <w:t xml:space="preserve"> and </w:t>
      </w:r>
      <w:r w:rsidR="00F219AC" w:rsidRPr="00750EAF">
        <w:t>correctly used following</w:t>
      </w:r>
      <w:r w:rsidRPr="00750EAF">
        <w:t xml:space="preserve"> traditional conventions.</w:t>
      </w:r>
      <w:r w:rsidR="007D267F" w:rsidRPr="00750EAF">
        <w:t xml:space="preserve"> </w:t>
      </w:r>
      <w:r w:rsidR="00F6135D" w:rsidRPr="00750EAF">
        <w:t xml:space="preserve">The element </w:t>
      </w:r>
      <w:r w:rsidR="00F6135D" w:rsidRPr="00750EAF">
        <w:rPr>
          <w:i/>
        </w:rPr>
        <w:t>a</w:t>
      </w:r>
      <w:r w:rsidR="001E6F33" w:rsidRPr="00750EAF">
        <w:rPr>
          <w:i/>
        </w:rPr>
        <w:t>ppropriateness</w:t>
      </w:r>
      <w:r w:rsidR="001E6F33" w:rsidRPr="00750EAF">
        <w:rPr>
          <w:i/>
          <w:iCs/>
        </w:rPr>
        <w:t>,</w:t>
      </w:r>
      <w:r w:rsidR="001E6F33" w:rsidRPr="00750EAF">
        <w:t xml:space="preserve"> defined as the choice of linguistic or other resources best suited to the context and the expected reader, was later removed and is here incorporated in each of the three remaining aspects </w:t>
      </w:r>
      <w:r w:rsidR="001E6F33" w:rsidRPr="00750EAF">
        <w:fldChar w:fldCharType="begin"/>
      </w:r>
      <w:r w:rsidR="001E6F33" w:rsidRPr="00750EAF">
        <w:instrText xml:space="preserve"> ADDIN EN.CITE &lt;EndNote&gt;&lt;Cite&gt;&lt;Author&gt;Teledahl&lt;/Author&gt;&lt;Year&gt;2023&lt;/Year&gt;&lt;RecNum&gt;1201&lt;/RecNum&gt;&lt;DisplayText&gt;(Teledahl, 2023; Teledahl et al., 2023)&lt;/DisplayText&gt;&lt;record&gt;&lt;rec-number&gt;1201&lt;/rec-number&gt;&lt;foreign-keys&gt;&lt;key app="EN" db-id="dweps2w2r9a0dtedt5s52wfcfewpttz2vfpv" timestamp="1693507966"&gt;1201&lt;/key&gt;&lt;/foreign-keys&gt;&lt;ref-type name="Conference Paper"&gt;47&lt;/ref-type&gt;&lt;contributors&gt;&lt;authors&gt;&lt;author&gt;Teledahl, A.&lt;/author&gt;&lt;/authors&gt;&lt;/contributors&gt;&lt;titles&gt;&lt;title&gt;Students&amp;apos; strategies for presenting the problem&lt;/title&gt;&lt;secondary-title&gt;13:th Congress of the European Society for Research in Mathematics Education&lt;/secondary-title&gt;&lt;/titles&gt;&lt;dates&gt;&lt;year&gt;2023&lt;/year&gt;&lt;/dates&gt;&lt;pub-location&gt;Budapest&lt;/pub-location&gt;&lt;urls&gt;&lt;/urls&gt;&lt;/record&gt;&lt;/Cite&gt;&lt;Cite&gt;&lt;Author&gt;Teledahl&lt;/Author&gt;&lt;Year&gt;2023&lt;/Year&gt;&lt;RecNum&gt;1199&lt;/RecNum&gt;&lt;record&gt;&lt;rec-number&gt;1199&lt;/rec-number&gt;&lt;foreign-keys&gt;&lt;key app="EN" db-id="dweps2w2r9a0dtedt5s52wfcfewpttz2vfpv" timestamp="1693507012"&gt;1199&lt;/key&gt;&lt;/foreign-keys&gt;&lt;ref-type name="Journal Article"&gt;17&lt;/ref-type&gt;&lt;contributors&gt;&lt;authors&gt;&lt;author&gt;Teledahl, A.&lt;/author&gt;&lt;author&gt;Kilhamn, C. &lt;/author&gt;&lt;author&gt;Helenius, O. &lt;/author&gt;&lt;author&gt;Ahl, L.&lt;/author&gt;&lt;/authors&gt;&lt;/contributors&gt;&lt;titles&gt;&lt;title&gt;Writing down the solution separate from solving the problem&lt;/title&gt;&lt;secondary-title&gt;For the Learning of Mathematics&lt;/secondary-title&gt;&lt;/titles&gt;&lt;periodical&gt;&lt;full-title&gt;For the Learning of Mathematics&lt;/full-title&gt;&lt;/periodical&gt;&lt;pages&gt;41-46&lt;/pages&gt;&lt;volume&gt;43&lt;/volume&gt;&lt;number&gt;2&lt;/number&gt;&lt;section&gt;41&lt;/section&gt;&lt;dates&gt;&lt;year&gt;2023&lt;/year&gt;&lt;/dates&gt;&lt;urls&gt;&lt;/urls&gt;&lt;/record&gt;&lt;/Cite&gt;&lt;/EndNote&gt;</w:instrText>
      </w:r>
      <w:r w:rsidR="001E6F33" w:rsidRPr="00750EAF">
        <w:fldChar w:fldCharType="separate"/>
      </w:r>
      <w:r w:rsidR="001E6F33" w:rsidRPr="00750EAF">
        <w:rPr>
          <w:noProof/>
        </w:rPr>
        <w:t>(</w:t>
      </w:r>
      <w:r w:rsidR="001E6F33" w:rsidRPr="00750EAF">
        <w:t>Teledahl</w:t>
      </w:r>
      <w:r w:rsidR="001E6F33" w:rsidRPr="00750EAF">
        <w:rPr>
          <w:noProof/>
        </w:rPr>
        <w:t xml:space="preserve">, 2023; </w:t>
      </w:r>
      <w:r w:rsidR="001E6F33" w:rsidRPr="00750EAF">
        <w:t>Teledahl</w:t>
      </w:r>
      <w:r w:rsidR="001E6F33" w:rsidRPr="00750EAF">
        <w:rPr>
          <w:noProof/>
        </w:rPr>
        <w:t xml:space="preserve"> et al., 2023)</w:t>
      </w:r>
      <w:r w:rsidR="001E6F33" w:rsidRPr="00750EAF">
        <w:fldChar w:fldCharType="end"/>
      </w:r>
      <w:r w:rsidR="001E6F33" w:rsidRPr="00750EAF">
        <w:t>. Appropriateness alludes to ‘speaking the language of the classroom’ and making the different elements of the text understandable. Thus, it overlaps with the ideas of both clarity and efficiency. It is also a feature of mathematical notation, as we expect students to use mathematical notation appropriate for their grade level. Consequently</w:t>
      </w:r>
      <w:r w:rsidR="007E0F22" w:rsidRPr="00750EAF">
        <w:t xml:space="preserve">, in this paper, we have </w:t>
      </w:r>
      <w:r w:rsidR="001E6F33" w:rsidRPr="00750EAF">
        <w:t>dealt with issues of appropriateness in terms of what expectations we have at the specific grade level in relation to the first three aspects rather than analysing it separately as one of four aspects of quality.</w:t>
      </w:r>
    </w:p>
    <w:p w14:paraId="167E64F1" w14:textId="26391D43" w:rsidR="007B5A68" w:rsidRPr="00750EAF" w:rsidRDefault="007B5A68" w:rsidP="007B5A68">
      <w:pPr>
        <w:pStyle w:val="Rubrik3"/>
      </w:pPr>
      <w:r w:rsidRPr="00750EAF">
        <w:t xml:space="preserve">The teaching </w:t>
      </w:r>
      <w:proofErr w:type="gramStart"/>
      <w:r w:rsidRPr="00750EAF">
        <w:t>design</w:t>
      </w:r>
      <w:proofErr w:type="gramEnd"/>
    </w:p>
    <w:p w14:paraId="09F33D62" w14:textId="04CCCA80" w:rsidR="007B5A68" w:rsidRPr="00750EAF" w:rsidRDefault="007B5A68" w:rsidP="007B5A68">
      <w:pPr>
        <w:pStyle w:val="Brdtext"/>
      </w:pPr>
      <w:r w:rsidRPr="00750EAF">
        <w:t>The data for this study is collected from a research project in which we developed a teaching design that would ensure a separation between the two processes of (</w:t>
      </w:r>
      <w:proofErr w:type="spellStart"/>
      <w:r w:rsidRPr="00750EAF">
        <w:t>i</w:t>
      </w:r>
      <w:proofErr w:type="spellEnd"/>
      <w:r w:rsidRPr="00750EAF">
        <w:t>) solving a mathematical problem and (ii) communicating a solution to the problem in writing. Such a separation creates an opportunity for teachers and students to have discussions that focus exclusively on the quality of students’ writing.</w:t>
      </w:r>
    </w:p>
    <w:p w14:paraId="5386852F" w14:textId="69660BAE" w:rsidR="007B5A68" w:rsidRPr="00750EAF" w:rsidRDefault="007B5A68" w:rsidP="007B5A68">
      <w:r w:rsidRPr="00750EAF">
        <w:t xml:space="preserve">The first part of our design is a problem-solving lesson, enacted by each teacher in a way the </w:t>
      </w:r>
      <w:r w:rsidR="001E6F33" w:rsidRPr="00750EAF">
        <w:t>students</w:t>
      </w:r>
      <w:r w:rsidRPr="00750EAF">
        <w:t xml:space="preserve"> are used to, but ending with a whole-class </w:t>
      </w:r>
      <w:r w:rsidR="001E6F33" w:rsidRPr="00750EAF">
        <w:t>session</w:t>
      </w:r>
      <w:r w:rsidRPr="00750EAF">
        <w:t xml:space="preserve"> in which students present and discuss different solution strategies so that, in the end, most of the students will have grasped the solution and at least one strategy for solving the problem. </w:t>
      </w:r>
      <w:r w:rsidR="00E7419C" w:rsidRPr="00750EAF">
        <w:t>They are then</w:t>
      </w:r>
      <w:r w:rsidRPr="00750EAF">
        <w:t xml:space="preserve"> required to produce written documentation of the</w:t>
      </w:r>
      <w:r w:rsidR="00E35386" w:rsidRPr="00750EAF">
        <w:t>ir</w:t>
      </w:r>
      <w:r w:rsidRPr="00750EAF">
        <w:t xml:space="preserve"> problem-solving, but instead </w:t>
      </w:r>
      <w:r w:rsidRPr="00750EAF">
        <w:lastRenderedPageBreak/>
        <w:t xml:space="preserve">of asking students to “describe their thinking”, teachers tell them to </w:t>
      </w:r>
      <w:r w:rsidR="00E7419C" w:rsidRPr="00750EAF">
        <w:t>‘</w:t>
      </w:r>
      <w:r w:rsidRPr="00750EAF">
        <w:t xml:space="preserve">describe and justify any one of the ways the problem can be solved so that someone who has not solved the problem </w:t>
      </w:r>
      <w:r w:rsidR="00E7419C" w:rsidRPr="00750EAF">
        <w:t>can</w:t>
      </w:r>
      <w:r w:rsidRPr="00750EAF">
        <w:t xml:space="preserve"> understand the solution</w:t>
      </w:r>
      <w:r w:rsidR="00E7419C" w:rsidRPr="00750EAF">
        <w:t>’</w:t>
      </w:r>
      <w:r w:rsidRPr="00750EAF">
        <w:t xml:space="preserve">. These documentations, henceforth called </w:t>
      </w:r>
      <w:r w:rsidRPr="00750EAF">
        <w:rPr>
          <w:i/>
        </w:rPr>
        <w:t>student texts</w:t>
      </w:r>
      <w:r w:rsidRPr="00750EAF">
        <w:t xml:space="preserve">, are collected by the teacher. </w:t>
      </w:r>
    </w:p>
    <w:p w14:paraId="1740D975" w14:textId="4FACB519" w:rsidR="00595ACF" w:rsidRPr="00750EAF" w:rsidRDefault="007B5A68" w:rsidP="00CE1BB5">
      <w:r w:rsidRPr="00750EAF">
        <w:t>The second part of the design, in most cases</w:t>
      </w:r>
      <w:r w:rsidR="004D6FB3" w:rsidRPr="00750EAF">
        <w:t xml:space="preserve"> as</w:t>
      </w:r>
      <w:r w:rsidR="007C0E29" w:rsidRPr="00750EAF">
        <w:t xml:space="preserve"> a second lesson separated in time from the first, is aimed at discussing the quality of the student texts, i.e. the </w:t>
      </w:r>
      <w:r w:rsidRPr="00750EAF">
        <w:t>focus is exclusively on the communicational quality</w:t>
      </w:r>
      <w:r w:rsidR="00831A8E" w:rsidRPr="00750EAF">
        <w:t>, not the choice of problem-</w:t>
      </w:r>
      <w:r w:rsidRPr="00750EAF">
        <w:t xml:space="preserve">solving strategy. During this lesson, teachers and students analyse some of the </w:t>
      </w:r>
      <w:r w:rsidR="00CE1BB5" w:rsidRPr="00750EAF">
        <w:t>students’</w:t>
      </w:r>
      <w:r w:rsidR="00831A8E" w:rsidRPr="00750EAF">
        <w:t xml:space="preserve"> </w:t>
      </w:r>
      <w:r w:rsidRPr="00750EAF">
        <w:t xml:space="preserve">texts and discuss their merits. In the organisation of the discussions, the teachers </w:t>
      </w:r>
      <w:r w:rsidR="00CE1BB5" w:rsidRPr="00750EAF">
        <w:t>have</w:t>
      </w:r>
      <w:r w:rsidRPr="00750EAF">
        <w:t xml:space="preserve"> access to the framework described in figure 1</w:t>
      </w:r>
      <w:r w:rsidR="00831A8E" w:rsidRPr="00750EAF">
        <w:t xml:space="preserve"> (</w:t>
      </w:r>
      <w:r w:rsidR="00C17C65" w:rsidRPr="00750EAF">
        <w:t>initially</w:t>
      </w:r>
      <w:r w:rsidR="00831A8E" w:rsidRPr="00750EAF">
        <w:t xml:space="preserve"> with appropriateness added as a fourth aspect as related above)</w:t>
      </w:r>
      <w:r w:rsidRPr="00750EAF">
        <w:t>.</w:t>
      </w:r>
      <w:r w:rsidR="00831A8E" w:rsidRPr="00750EAF">
        <w:t xml:space="preserve"> </w:t>
      </w:r>
      <w:r w:rsidR="00DD2E48" w:rsidRPr="00750EAF">
        <w:t xml:space="preserve">Teachers can choose to </w:t>
      </w:r>
      <w:r w:rsidR="00805FCC" w:rsidRPr="00750EAF">
        <w:t>emphasise</w:t>
      </w:r>
      <w:r w:rsidR="00DD2E48" w:rsidRPr="00750EAF">
        <w:t xml:space="preserve"> d</w:t>
      </w:r>
      <w:r w:rsidR="00CE1BB5" w:rsidRPr="00750EAF">
        <w:t xml:space="preserve">ifferent aspects during the discussion depending on the texts produced in each classroom. </w:t>
      </w:r>
      <w:r w:rsidR="00831A8E" w:rsidRPr="00750EAF">
        <w:t>A</w:t>
      </w:r>
      <w:r w:rsidR="00DD2E48" w:rsidRPr="00750EAF">
        <w:t xml:space="preserve">fter the quality discussion, </w:t>
      </w:r>
      <w:r w:rsidR="00831A8E" w:rsidRPr="00750EAF">
        <w:t>students produce another text documenting the same problem</w:t>
      </w:r>
      <w:r w:rsidR="00A713E7" w:rsidRPr="00750EAF">
        <w:t xml:space="preserve">, </w:t>
      </w:r>
      <w:r w:rsidR="00DD2E48" w:rsidRPr="00750EAF">
        <w:t>hopefully</w:t>
      </w:r>
      <w:r w:rsidR="00A713E7" w:rsidRPr="00750EAF">
        <w:t xml:space="preserve"> a better version than </w:t>
      </w:r>
      <w:r w:rsidR="00805FCC" w:rsidRPr="00750EAF">
        <w:t>their</w:t>
      </w:r>
      <w:r w:rsidR="00A713E7" w:rsidRPr="00750EAF">
        <w:t xml:space="preserve"> first try</w:t>
      </w:r>
      <w:r w:rsidR="00831A8E" w:rsidRPr="00750EAF">
        <w:t>.</w:t>
      </w:r>
      <w:r w:rsidR="00CE1BB5" w:rsidRPr="00750EAF">
        <w:t xml:space="preserve"> </w:t>
      </w:r>
    </w:p>
    <w:p w14:paraId="5A8D3B6B" w14:textId="108A165D" w:rsidR="00DF1FD6" w:rsidRPr="00750EAF" w:rsidRDefault="00DF1FD6" w:rsidP="00DF1FD6">
      <w:pPr>
        <w:pStyle w:val="Rubrik2"/>
      </w:pPr>
      <w:r w:rsidRPr="00750EAF">
        <w:t>Method</w:t>
      </w:r>
    </w:p>
    <w:p w14:paraId="772D6124" w14:textId="34F58E61" w:rsidR="00DF1FD6" w:rsidRPr="00750EAF" w:rsidRDefault="00831A8E" w:rsidP="00DF1FD6">
      <w:pPr>
        <w:pStyle w:val="Brdtext"/>
      </w:pPr>
      <w:r w:rsidRPr="00750EAF">
        <w:t>D</w:t>
      </w:r>
      <w:r w:rsidR="00DF1FD6" w:rsidRPr="00750EAF">
        <w:t xml:space="preserve">ata </w:t>
      </w:r>
      <w:r w:rsidRPr="00750EAF">
        <w:t xml:space="preserve">collected </w:t>
      </w:r>
      <w:r w:rsidR="00DF1FD6" w:rsidRPr="00750EAF">
        <w:t xml:space="preserve">for this study </w:t>
      </w:r>
      <w:r w:rsidR="002B2E15" w:rsidRPr="00750EAF">
        <w:t>consist of</w:t>
      </w:r>
      <w:r w:rsidR="00DF1FD6" w:rsidRPr="00750EAF">
        <w:t xml:space="preserve"> student text</w:t>
      </w:r>
      <w:r w:rsidR="00E7419C" w:rsidRPr="00750EAF">
        <w:t>s</w:t>
      </w:r>
      <w:r w:rsidR="00DF1FD6" w:rsidRPr="00750EAF">
        <w:t xml:space="preserve"> from five different </w:t>
      </w:r>
      <w:r w:rsidR="00E7419C" w:rsidRPr="00750EAF">
        <w:t xml:space="preserve">grade 5 </w:t>
      </w:r>
      <w:r w:rsidR="00DF1FD6" w:rsidRPr="00750EAF">
        <w:t>classes in a Swedish municipality</w:t>
      </w:r>
      <w:r w:rsidR="002F6AEA" w:rsidRPr="00750EAF">
        <w:t xml:space="preserve"> (classroom A, B, C, D, E)</w:t>
      </w:r>
      <w:r w:rsidR="00DF1FD6" w:rsidRPr="00750EAF">
        <w:t xml:space="preserve">. As participants in the project, the teachers and students </w:t>
      </w:r>
      <w:r w:rsidR="006920F4" w:rsidRPr="00750EAF">
        <w:t>went</w:t>
      </w:r>
      <w:r w:rsidR="00DF1FD6" w:rsidRPr="00750EAF">
        <w:t xml:space="preserve"> through the teaching design</w:t>
      </w:r>
      <w:r w:rsidR="006920F4" w:rsidRPr="00750EAF">
        <w:t xml:space="preserve"> </w:t>
      </w:r>
      <w:r w:rsidR="00E7419C" w:rsidRPr="00750EAF">
        <w:t xml:space="preserve">working with different problems </w:t>
      </w:r>
      <w:r w:rsidR="00CE1BB5" w:rsidRPr="00750EAF">
        <w:t xml:space="preserve">six or seven times </w:t>
      </w:r>
      <w:r w:rsidR="00577527" w:rsidRPr="00750EAF">
        <w:t>during</w:t>
      </w:r>
      <w:r w:rsidR="00DF1FD6" w:rsidRPr="00750EAF">
        <w:t xml:space="preserve"> </w:t>
      </w:r>
      <w:r w:rsidR="00DC6743" w:rsidRPr="00750EAF">
        <w:t>one</w:t>
      </w:r>
      <w:r w:rsidR="00DF1FD6" w:rsidRPr="00750EAF">
        <w:t xml:space="preserve"> semester. Each teacher collected student texts at two points in time for each </w:t>
      </w:r>
      <w:r w:rsidR="00A713E7" w:rsidRPr="00750EAF">
        <w:t>problem</w:t>
      </w:r>
      <w:r w:rsidR="00E7419C" w:rsidRPr="00750EAF">
        <w:t xml:space="preserve"> –</w:t>
      </w:r>
      <w:r w:rsidR="00A713E7" w:rsidRPr="00750EAF">
        <w:t xml:space="preserve"> at the end of the </w:t>
      </w:r>
      <w:r w:rsidR="002B2E15" w:rsidRPr="00750EAF">
        <w:t>problem-solving</w:t>
      </w:r>
      <w:r w:rsidR="00A713E7" w:rsidRPr="00750EAF">
        <w:t xml:space="preserve"> lesson and again after the quality discussion</w:t>
      </w:r>
      <w:r w:rsidR="00DF1FD6" w:rsidRPr="00750EAF">
        <w:t xml:space="preserve">. </w:t>
      </w:r>
      <w:r w:rsidR="00A713E7" w:rsidRPr="00750EAF">
        <w:t xml:space="preserve">Mostly the </w:t>
      </w:r>
      <w:r w:rsidR="00E7419C" w:rsidRPr="00750EAF">
        <w:t>texts</w:t>
      </w:r>
      <w:r w:rsidR="00A713E7" w:rsidRPr="00750EAF">
        <w:t xml:space="preserve"> were produced as group </w:t>
      </w:r>
      <w:r w:rsidR="00E7419C" w:rsidRPr="00750EAF">
        <w:t xml:space="preserve">or pair </w:t>
      </w:r>
      <w:r w:rsidR="00A713E7" w:rsidRPr="00750EAF">
        <w:t>work</w:t>
      </w:r>
      <w:r w:rsidR="00DF1FD6" w:rsidRPr="00750EAF">
        <w:t xml:space="preserve">. </w:t>
      </w:r>
      <w:r w:rsidR="00DC6743" w:rsidRPr="00750EAF">
        <w:t>In addition</w:t>
      </w:r>
      <w:r w:rsidR="00166BAF" w:rsidRPr="00750EAF">
        <w:t>,</w:t>
      </w:r>
      <w:r w:rsidR="00DC6743" w:rsidRPr="00750EAF">
        <w:t xml:space="preserve"> t</w:t>
      </w:r>
      <w:r w:rsidR="002F6AEA" w:rsidRPr="00750EAF">
        <w:t>he teacher in classroom E</w:t>
      </w:r>
      <w:r w:rsidR="00DF1FD6" w:rsidRPr="00750EAF">
        <w:t xml:space="preserve"> let her students solve the first problem again at the end of term</w:t>
      </w:r>
      <w:r w:rsidR="00E7419C" w:rsidRPr="00750EAF">
        <w:t xml:space="preserve">, </w:t>
      </w:r>
      <w:r w:rsidR="00DF1FD6" w:rsidRPr="00750EAF">
        <w:t>collect</w:t>
      </w:r>
      <w:r w:rsidR="00E7419C" w:rsidRPr="00750EAF">
        <w:t>ing</w:t>
      </w:r>
      <w:r w:rsidR="00DF1FD6" w:rsidRPr="00750EAF">
        <w:t xml:space="preserve"> individual student texts a</w:t>
      </w:r>
      <w:r w:rsidR="00DC6743" w:rsidRPr="00750EAF">
        <w:t>t</w:t>
      </w:r>
      <w:r w:rsidR="00DF1FD6" w:rsidRPr="00750EAF">
        <w:t xml:space="preserve"> a third data point for that problem.</w:t>
      </w:r>
      <w:r w:rsidR="00DF1FD6" w:rsidRPr="00750EAF">
        <w:rPr>
          <w:color w:val="FF0000"/>
        </w:rPr>
        <w:t xml:space="preserve"> </w:t>
      </w:r>
      <w:r w:rsidR="00DF1FD6" w:rsidRPr="00750EAF">
        <w:t>In total, we analysed 135 student texts on the first problem called the Animal proble</w:t>
      </w:r>
      <w:r w:rsidR="00595ACF" w:rsidRPr="00750EAF">
        <w:t>m</w:t>
      </w:r>
      <w:r w:rsidR="00DF1FD6" w:rsidRPr="00750EAF">
        <w:t>: 41 are from the first data point, 72 from the second, and 22 from the third data point</w:t>
      </w:r>
      <w:r w:rsidR="00A1496A" w:rsidRPr="00750EAF">
        <w:t xml:space="preserve"> in classroom </w:t>
      </w:r>
      <w:r w:rsidR="002F6AEA" w:rsidRPr="00750EAF">
        <w:t>E</w:t>
      </w:r>
      <w:r w:rsidR="00DF1FD6" w:rsidRPr="00750EAF">
        <w:t xml:space="preserve">. </w:t>
      </w:r>
      <w:r w:rsidR="00E7419C" w:rsidRPr="00750EAF">
        <w:t>In addition,</w:t>
      </w:r>
      <w:r w:rsidR="00DF1FD6" w:rsidRPr="00750EAF">
        <w:t xml:space="preserve"> the validation phase </w:t>
      </w:r>
      <w:r w:rsidR="00E7419C" w:rsidRPr="00750EAF">
        <w:t xml:space="preserve">includes </w:t>
      </w:r>
      <w:r w:rsidR="00DF1FD6" w:rsidRPr="00750EAF">
        <w:t xml:space="preserve">another </w:t>
      </w:r>
      <w:r w:rsidR="00595ACF" w:rsidRPr="00750EAF">
        <w:t>19</w:t>
      </w:r>
      <w:r w:rsidR="00DF1FD6" w:rsidRPr="00750EAF">
        <w:t xml:space="preserve"> student texts on two other problems from three different classes.</w:t>
      </w:r>
    </w:p>
    <w:p w14:paraId="68CDA717" w14:textId="2F354BAA" w:rsidR="00DF1FD6" w:rsidRPr="00750EAF" w:rsidRDefault="00DF1FD6" w:rsidP="00E7419C">
      <w:pPr>
        <w:pStyle w:val="Citat1"/>
        <w:pBdr>
          <w:top w:val="single" w:sz="4" w:space="1" w:color="auto"/>
          <w:left w:val="single" w:sz="4" w:space="4" w:color="auto"/>
          <w:bottom w:val="single" w:sz="4" w:space="6" w:color="auto"/>
          <w:right w:val="single" w:sz="4" w:space="4" w:color="auto"/>
        </w:pBdr>
        <w:spacing w:before="80" w:after="80" w:line="240" w:lineRule="auto"/>
        <w:jc w:val="center"/>
        <w:rPr>
          <w:b/>
          <w:bCs/>
        </w:rPr>
      </w:pPr>
      <w:r w:rsidRPr="00750EAF">
        <w:rPr>
          <w:b/>
          <w:bCs/>
        </w:rPr>
        <w:t>The Animal Problem.</w:t>
      </w:r>
    </w:p>
    <w:p w14:paraId="1F304840" w14:textId="4BD5EC40" w:rsidR="00DF1FD6" w:rsidRPr="00750EAF" w:rsidRDefault="00DF1FD6" w:rsidP="00E7419C">
      <w:pPr>
        <w:pStyle w:val="Citat1"/>
        <w:pBdr>
          <w:top w:val="single" w:sz="4" w:space="1" w:color="auto"/>
          <w:left w:val="single" w:sz="4" w:space="4" w:color="auto"/>
          <w:bottom w:val="single" w:sz="4" w:space="6" w:color="auto"/>
          <w:right w:val="single" w:sz="4" w:space="4" w:color="auto"/>
        </w:pBdr>
        <w:spacing w:before="80" w:after="80" w:line="240" w:lineRule="auto"/>
        <w:rPr>
          <w:sz w:val="22"/>
          <w:szCs w:val="22"/>
        </w:rPr>
      </w:pPr>
      <w:r w:rsidRPr="00750EAF">
        <w:rPr>
          <w:sz w:val="22"/>
          <w:szCs w:val="22"/>
        </w:rPr>
        <w:t>In a village there are four different kinds of animals: pigs, sheep, hens</w:t>
      </w:r>
      <w:r w:rsidR="00FC46C6" w:rsidRPr="00750EAF">
        <w:rPr>
          <w:sz w:val="22"/>
          <w:szCs w:val="22"/>
        </w:rPr>
        <w:t>,</w:t>
      </w:r>
      <w:r w:rsidRPr="00750EAF">
        <w:rPr>
          <w:sz w:val="22"/>
          <w:szCs w:val="22"/>
        </w:rPr>
        <w:t xml:space="preserve"> and cows. Every fourth animal is a pig. One out of eight animals </w:t>
      </w:r>
      <w:proofErr w:type="gramStart"/>
      <w:r w:rsidRPr="00750EAF">
        <w:rPr>
          <w:sz w:val="22"/>
          <w:szCs w:val="22"/>
        </w:rPr>
        <w:t>is</w:t>
      </w:r>
      <w:proofErr w:type="gramEnd"/>
      <w:r w:rsidRPr="00750EAF">
        <w:rPr>
          <w:sz w:val="22"/>
          <w:szCs w:val="22"/>
        </w:rPr>
        <w:t xml:space="preserve"> a sheep. Half of all the animals are hens. The rest, 50 animals, are cows. How many animals of each kind are there in the village?</w:t>
      </w:r>
    </w:p>
    <w:p w14:paraId="326B8376" w14:textId="27B31F6F" w:rsidR="000307A9" w:rsidRPr="00750EAF" w:rsidRDefault="000307A9" w:rsidP="000307A9">
      <w:pPr>
        <w:pStyle w:val="Rubrik2"/>
        <w:rPr>
          <w:bCs/>
        </w:rPr>
      </w:pPr>
      <w:r w:rsidRPr="00750EAF">
        <w:t>Method of analysis.</w:t>
      </w:r>
    </w:p>
    <w:p w14:paraId="7483DF71" w14:textId="3D175F9F" w:rsidR="000307A9" w:rsidRPr="00750EAF" w:rsidRDefault="000307A9" w:rsidP="000307A9">
      <w:pPr>
        <w:pStyle w:val="Brdtext"/>
      </w:pPr>
      <w:r w:rsidRPr="00750EAF">
        <w:t>To answer our research question, the framework had to be operational</w:t>
      </w:r>
      <w:r w:rsidR="00EE00DE">
        <w:t>is</w:t>
      </w:r>
      <w:r w:rsidRPr="00750EAF">
        <w:t xml:space="preserve">ed so that different levels of qualities of each aspect could be identified. We started to work with the first element, </w:t>
      </w:r>
      <w:r w:rsidR="00DC5780" w:rsidRPr="00750EAF">
        <w:rPr>
          <w:i/>
          <w:iCs/>
        </w:rPr>
        <w:t>p</w:t>
      </w:r>
      <w:r w:rsidRPr="00750EAF">
        <w:rPr>
          <w:i/>
          <w:iCs/>
        </w:rPr>
        <w:t>roblem description</w:t>
      </w:r>
      <w:r w:rsidRPr="00750EAF">
        <w:t>, with the initial idea that generic qualities could be described</w:t>
      </w:r>
      <w:r w:rsidR="00E7419C" w:rsidRPr="00750EAF">
        <w:t xml:space="preserve"> and later used for the other elements</w:t>
      </w:r>
      <w:r w:rsidRPr="00750EAF">
        <w:t xml:space="preserve">. This </w:t>
      </w:r>
      <w:r w:rsidR="00E7419C" w:rsidRPr="00750EAF">
        <w:t xml:space="preserve">initial </w:t>
      </w:r>
      <w:r w:rsidRPr="00750EAF">
        <w:t>work is reported here.</w:t>
      </w:r>
    </w:p>
    <w:p w14:paraId="554FC729" w14:textId="02E092C7" w:rsidR="009C171A" w:rsidRPr="00750EAF" w:rsidRDefault="002F6AEA" w:rsidP="009C171A">
      <w:r w:rsidRPr="00750EAF">
        <w:t>In a</w:t>
      </w:r>
      <w:r w:rsidR="000307A9" w:rsidRPr="00750EAF">
        <w:t xml:space="preserve"> </w:t>
      </w:r>
      <w:r w:rsidR="00B813E5" w:rsidRPr="00750EAF">
        <w:t>previous</w:t>
      </w:r>
      <w:r w:rsidR="000307A9" w:rsidRPr="00750EAF">
        <w:t xml:space="preserve"> </w:t>
      </w:r>
      <w:r w:rsidR="00B813E5" w:rsidRPr="00750EAF">
        <w:t>study</w:t>
      </w:r>
      <w:r w:rsidR="000307A9" w:rsidRPr="00750EAF">
        <w:t xml:space="preserve">, </w:t>
      </w:r>
      <w:proofErr w:type="spellStart"/>
      <w:r w:rsidR="00587141" w:rsidRPr="00750EAF">
        <w:t>Teledahl</w:t>
      </w:r>
      <w:proofErr w:type="spellEnd"/>
      <w:r w:rsidR="000307A9" w:rsidRPr="00750EAF">
        <w:t xml:space="preserve"> (2023) used multimodal discourse analysis </w:t>
      </w:r>
      <w:r w:rsidR="00F43822" w:rsidRPr="00750EAF">
        <w:fldChar w:fldCharType="begin"/>
      </w:r>
      <w:r w:rsidR="00F43822" w:rsidRPr="00750EAF">
        <w:instrText xml:space="preserve"> ADDIN EN.CITE &lt;EndNote&gt;&lt;Cite&gt;&lt;Author&gt;Jewitt&lt;/Author&gt;&lt;Year&gt;2011&lt;/Year&gt;&lt;RecNum&gt;294&lt;/RecNum&gt;&lt;DisplayText&gt;(Jewitt, 2011)&lt;/DisplayText&gt;&lt;record&gt;&lt;rec-number&gt;294&lt;/rec-number&gt;&lt;foreign-keys&gt;&lt;key app="EN" db-id="dweps2w2r9a0dtedt5s52wfcfewpttz2vfpv" timestamp="1623144668"&gt;294&lt;/key&gt;&lt;/foreign-keys&gt;&lt;ref-type name="Book Section"&gt;5&lt;/ref-type&gt;&lt;contributors&gt;&lt;authors&gt;&lt;author&gt;Jewitt, Carey&lt;/author&gt;&lt;/authors&gt;&lt;secondary-authors&gt;&lt;author&gt;Jewitt, Carey&lt;/author&gt;&lt;/secondary-authors&gt;&lt;/contributors&gt;&lt;titles&gt;&lt;title&gt;Different approaches to multimodality&lt;/title&gt;&lt;secondary-title&gt;The Routledge handbook of multimodal analysis&lt;/secondary-title&gt;&lt;short-title&gt;Different approaches to multimodality&lt;/short-title&gt;&lt;/titles&gt;&lt;pages&gt;28-39&lt;/pages&gt;&lt;dates&gt;&lt;year&gt;2011&lt;/year&gt;&lt;/dates&gt;&lt;pub-location&gt;Abingdon&lt;/pub-location&gt;&lt;publisher&gt;Routledge&lt;/publisher&gt;&lt;isbn&gt;ISBN 9780415667777&lt;/isbn&gt;&lt;urls&gt;&lt;/urls&gt;&lt;/record&gt;&lt;/Cite&gt;&lt;/EndNote&gt;</w:instrText>
      </w:r>
      <w:r w:rsidR="00F43822" w:rsidRPr="00750EAF">
        <w:fldChar w:fldCharType="separate"/>
      </w:r>
      <w:r w:rsidR="00F43822" w:rsidRPr="00750EAF">
        <w:rPr>
          <w:noProof/>
        </w:rPr>
        <w:t>(Jewitt, 2011)</w:t>
      </w:r>
      <w:r w:rsidR="00F43822" w:rsidRPr="00750EAF">
        <w:fldChar w:fldCharType="end"/>
      </w:r>
      <w:r w:rsidR="000307A9" w:rsidRPr="00750EAF">
        <w:t xml:space="preserve"> to analyse written documentations from grade 6 and grade 11. She looked specifically at how different semiotic resources were used to create clarity and efficiency in these texts. Based on </w:t>
      </w:r>
      <w:r w:rsidR="00E7419C" w:rsidRPr="00750EAF">
        <w:t>her</w:t>
      </w:r>
      <w:r w:rsidR="000307A9" w:rsidRPr="00750EAF">
        <w:t xml:space="preserve"> initial findings, the work of operational</w:t>
      </w:r>
      <w:r w:rsidR="00EE00DE">
        <w:t>is</w:t>
      </w:r>
      <w:r w:rsidR="000307A9" w:rsidRPr="00750EAF">
        <w:t xml:space="preserve">ing the framework </w:t>
      </w:r>
      <w:r w:rsidR="000307A9" w:rsidRPr="00750EAF">
        <w:lastRenderedPageBreak/>
        <w:t xml:space="preserve">was conducted through a bottom-up approach, taking one </w:t>
      </w:r>
      <w:r w:rsidR="00A1496A" w:rsidRPr="00750EAF">
        <w:t xml:space="preserve">of the three </w:t>
      </w:r>
      <w:r w:rsidR="00E7419C" w:rsidRPr="00750EAF">
        <w:t xml:space="preserve">quality </w:t>
      </w:r>
      <w:r w:rsidR="000307A9" w:rsidRPr="00750EAF">
        <w:t>aspect</w:t>
      </w:r>
      <w:r w:rsidR="00A1496A" w:rsidRPr="00750EAF">
        <w:t>s</w:t>
      </w:r>
      <w:r w:rsidR="000307A9" w:rsidRPr="00750EAF">
        <w:t xml:space="preserve"> at a time. Qualities that appeared as similar in </w:t>
      </w:r>
      <w:r w:rsidR="009C171A" w:rsidRPr="00750EAF">
        <w:t>different student texts</w:t>
      </w:r>
      <w:r w:rsidR="000307A9" w:rsidRPr="00750EAF">
        <w:t xml:space="preserve"> were thematically collected into categories in an iterative process </w:t>
      </w:r>
      <w:r w:rsidR="00F43822" w:rsidRPr="00750EAF">
        <w:fldChar w:fldCharType="begin"/>
      </w:r>
      <w:r w:rsidR="00F43822" w:rsidRPr="00750EAF">
        <w:instrText xml:space="preserve"> ADDIN EN.CITE &lt;EndNote&gt;&lt;Cite&gt;&lt;Author&gt;Gläser-Zikuda&lt;/Author&gt;&lt;Year&gt;2020&lt;/Year&gt;&lt;RecNum&gt;978&lt;/RecNum&gt;&lt;DisplayText&gt;(Gläser-Zikuda et al., 2020)&lt;/DisplayText&gt;&lt;record&gt;&lt;rec-number&gt;978&lt;/rec-number&gt;&lt;foreign-keys&gt;&lt;key app="EN" db-id="dweps2w2r9a0dtedt5s52wfcfewpttz2vfpv" timestamp="1650548010"&gt;978&lt;/key&gt;&lt;/foreign-keys&gt;&lt;ref-type name="Journal Article"&gt;17&lt;/ref-type&gt;&lt;contributors&gt;&lt;authors&gt;&lt;author&gt;Gläser-Zikuda, M.&lt;/author&gt;&lt;author&gt;Hagenauer, G.&lt;/author&gt;&lt;author&gt;Stephan, M. &lt;/author&gt;&lt;/authors&gt;&lt;/contributors&gt;&lt;titles&gt;&lt;title&gt;The Potential of Qualitative Content Analysis for Empirical Educational Research.&lt;/title&gt;&lt;secondary-title&gt;Forum Qualitative Sozialforschung / Forum: Qualitative Social Research&lt;/secondary-title&gt;&lt;/titles&gt;&lt;periodical&gt;&lt;full-title&gt;Forum Qualitative Sozialforschung / Forum: Qualitative Social Research&lt;/full-title&gt;&lt;/periodical&gt;&lt;volume&gt;21&lt;/volume&gt;&lt;number&gt;1&lt;/number&gt;&lt;dates&gt;&lt;year&gt;2020&lt;/year&gt;&lt;/dates&gt;&lt;urls&gt;&lt;/urls&gt;&lt;electronic-resource-num&gt;https://doi.org/10.17169/fqs-21.1.3443&lt;/electronic-resource-num&gt;&lt;/record&gt;&lt;/Cite&gt;&lt;/EndNote&gt;</w:instrText>
      </w:r>
      <w:r w:rsidR="00F43822" w:rsidRPr="00750EAF">
        <w:fldChar w:fldCharType="separate"/>
      </w:r>
      <w:r w:rsidR="00DC244E" w:rsidRPr="00750EAF">
        <w:rPr>
          <w:noProof/>
        </w:rPr>
        <w:t>as described by Gläser-Zikuda et al.</w:t>
      </w:r>
      <w:r w:rsidR="00F43822" w:rsidRPr="00750EAF">
        <w:rPr>
          <w:noProof/>
        </w:rPr>
        <w:t xml:space="preserve"> </w:t>
      </w:r>
      <w:r w:rsidR="00DC244E" w:rsidRPr="00750EAF">
        <w:rPr>
          <w:noProof/>
        </w:rPr>
        <w:t>(</w:t>
      </w:r>
      <w:r w:rsidR="00F43822" w:rsidRPr="00750EAF">
        <w:rPr>
          <w:noProof/>
        </w:rPr>
        <w:t>2020)</w:t>
      </w:r>
      <w:r w:rsidR="00F43822" w:rsidRPr="00750EAF">
        <w:fldChar w:fldCharType="end"/>
      </w:r>
      <w:r w:rsidR="000307A9" w:rsidRPr="00750EAF">
        <w:t xml:space="preserve">. </w:t>
      </w:r>
      <w:r w:rsidR="00B813E5" w:rsidRPr="00750EAF">
        <w:t xml:space="preserve">We also made note of the communicative resources used in the written documentations, distinguishing between </w:t>
      </w:r>
      <w:r w:rsidR="00B813E5" w:rsidRPr="00750EAF">
        <w:rPr>
          <w:i/>
          <w:iCs/>
        </w:rPr>
        <w:t>linguistic</w:t>
      </w:r>
      <w:r w:rsidR="00B813E5" w:rsidRPr="00750EAF">
        <w:t xml:space="preserve"> resources, such as complete sentences or linking words; </w:t>
      </w:r>
      <w:r w:rsidR="00B813E5" w:rsidRPr="00750EAF">
        <w:rPr>
          <w:i/>
          <w:iCs/>
        </w:rPr>
        <w:t>visual</w:t>
      </w:r>
      <w:r w:rsidR="00B813E5" w:rsidRPr="00750EAF">
        <w:t xml:space="preserve"> resources, such as headings, boundaries, arrows, bullet points, </w:t>
      </w:r>
      <w:r w:rsidR="00450246" w:rsidRPr="00750EAF">
        <w:t xml:space="preserve">or </w:t>
      </w:r>
      <w:r w:rsidR="00B813E5" w:rsidRPr="00750EAF">
        <w:t xml:space="preserve">sequencing; </w:t>
      </w:r>
      <w:r w:rsidR="00B813E5" w:rsidRPr="00750EAF">
        <w:rPr>
          <w:i/>
          <w:iCs/>
        </w:rPr>
        <w:t>mathematical symbols</w:t>
      </w:r>
      <w:r w:rsidR="00B813E5" w:rsidRPr="00750EAF">
        <w:t xml:space="preserve">; and </w:t>
      </w:r>
      <w:r w:rsidR="00B813E5" w:rsidRPr="00750EAF">
        <w:rPr>
          <w:i/>
          <w:iCs/>
        </w:rPr>
        <w:t xml:space="preserve">graphical </w:t>
      </w:r>
      <w:r w:rsidR="00B813E5" w:rsidRPr="00750EAF">
        <w:t xml:space="preserve">resources such as charts, tables, </w:t>
      </w:r>
      <w:r w:rsidR="00450246" w:rsidRPr="00750EAF">
        <w:t>or</w:t>
      </w:r>
      <w:r w:rsidR="009C171A" w:rsidRPr="00750EAF">
        <w:t xml:space="preserve"> models. </w:t>
      </w:r>
      <w:r w:rsidR="000307A9" w:rsidRPr="00750EAF">
        <w:t>Since the goal was to</w:t>
      </w:r>
      <w:r w:rsidR="00DC244E" w:rsidRPr="00750EAF">
        <w:t xml:space="preserve"> be able to</w:t>
      </w:r>
      <w:r w:rsidR="000307A9" w:rsidRPr="00750EAF">
        <w:t xml:space="preserve"> use the framework to assess qu</w:t>
      </w:r>
      <w:r w:rsidR="00DC244E" w:rsidRPr="00750EAF">
        <w:t>ality and progression,</w:t>
      </w:r>
      <w:r w:rsidR="000307A9" w:rsidRPr="00750EAF">
        <w:t xml:space="preserve"> the categories were </w:t>
      </w:r>
      <w:r w:rsidR="00FC4CF2" w:rsidRPr="00750EAF">
        <w:t xml:space="preserve">hierarchically </w:t>
      </w:r>
      <w:r w:rsidR="000307A9" w:rsidRPr="00750EAF">
        <w:t xml:space="preserve">organised. </w:t>
      </w:r>
    </w:p>
    <w:p w14:paraId="1043B57D" w14:textId="7445A4EB" w:rsidR="000307A9" w:rsidRPr="00750EAF" w:rsidRDefault="000307A9" w:rsidP="00C70952">
      <w:r w:rsidRPr="00750EAF">
        <w:t>Once initial categories had been identified</w:t>
      </w:r>
      <w:r w:rsidR="002564A1" w:rsidRPr="00750EAF">
        <w:t>,</w:t>
      </w:r>
      <w:r w:rsidRPr="00750EAF">
        <w:t xml:space="preserve"> the whole data set for the Animal </w:t>
      </w:r>
      <w:r w:rsidR="00DC6743" w:rsidRPr="00750EAF">
        <w:t>p</w:t>
      </w:r>
      <w:r w:rsidRPr="00750EAF">
        <w:t xml:space="preserve">roblem was </w:t>
      </w:r>
      <w:r w:rsidR="00E7419C" w:rsidRPr="00750EAF">
        <w:t>assessed</w:t>
      </w:r>
      <w:r w:rsidRPr="00750EAF">
        <w:t xml:space="preserve"> using these </w:t>
      </w:r>
      <w:r w:rsidR="002564A1" w:rsidRPr="00750EAF">
        <w:t xml:space="preserve">categories </w:t>
      </w:r>
      <w:r w:rsidRPr="00750EAF">
        <w:t xml:space="preserve">as levels of quality. </w:t>
      </w:r>
      <w:r w:rsidR="00DC6743" w:rsidRPr="00750EAF">
        <w:t>When p</w:t>
      </w:r>
      <w:r w:rsidRPr="00750EAF">
        <w:t xml:space="preserve">roblems </w:t>
      </w:r>
      <w:r w:rsidR="00DC6743" w:rsidRPr="00750EAF">
        <w:t xml:space="preserve">appeared, </w:t>
      </w:r>
      <w:r w:rsidRPr="00750EAF">
        <w:t xml:space="preserve">adjustments </w:t>
      </w:r>
      <w:r w:rsidR="00DC6743" w:rsidRPr="00750EAF">
        <w:t xml:space="preserve">to the category descriptions were </w:t>
      </w:r>
      <w:r w:rsidRPr="00750EAF">
        <w:t>made</w:t>
      </w:r>
      <w:r w:rsidR="00DC6743" w:rsidRPr="00750EAF">
        <w:t xml:space="preserve"> to avoid overlap and ambiguity</w:t>
      </w:r>
      <w:r w:rsidRPr="00750EAF">
        <w:t>, after which the whole data set was re-</w:t>
      </w:r>
      <w:r w:rsidR="00E7419C" w:rsidRPr="00750EAF">
        <w:t>assessed</w:t>
      </w:r>
      <w:r w:rsidRPr="00750EAF">
        <w:t xml:space="preserve">. One issue discussed was to what extent the categories were to be generically described versus specific to the problem or the element. </w:t>
      </w:r>
      <w:r w:rsidR="00E7419C" w:rsidRPr="00750EAF">
        <w:t>F</w:t>
      </w:r>
      <w:r w:rsidR="00450246" w:rsidRPr="00750EAF">
        <w:t xml:space="preserve">or the framework to be useful, </w:t>
      </w:r>
      <w:r w:rsidR="009C171A" w:rsidRPr="00750EAF">
        <w:t xml:space="preserve">we expected </w:t>
      </w:r>
      <w:r w:rsidR="00333411" w:rsidRPr="00750EAF">
        <w:t xml:space="preserve">some </w:t>
      </w:r>
      <w:r w:rsidR="00450246" w:rsidRPr="00750EAF">
        <w:t>progression to be visible.</w:t>
      </w:r>
      <w:r w:rsidR="009C171A" w:rsidRPr="00750EAF">
        <w:t xml:space="preserve"> A</w:t>
      </w:r>
      <w:r w:rsidRPr="00750EAF">
        <w:t xml:space="preserve">fter three iterations, final levels of quality were formulated for the element </w:t>
      </w:r>
      <w:r w:rsidR="00FC00E6" w:rsidRPr="00750EAF">
        <w:rPr>
          <w:i/>
          <w:iCs/>
        </w:rPr>
        <w:t>p</w:t>
      </w:r>
      <w:r w:rsidRPr="00750EAF">
        <w:rPr>
          <w:i/>
          <w:iCs/>
        </w:rPr>
        <w:t>roblem description</w:t>
      </w:r>
      <w:r w:rsidR="009C171A" w:rsidRPr="00750EAF">
        <w:t xml:space="preserve">, </w:t>
      </w:r>
      <w:r w:rsidR="00810F43" w:rsidRPr="00750EAF">
        <w:t>and assessments of the student texts were compiled</w:t>
      </w:r>
      <w:r w:rsidR="009C171A" w:rsidRPr="00750EAF">
        <w:t>.</w:t>
      </w:r>
      <w:r w:rsidR="00450246" w:rsidRPr="00750EAF">
        <w:t xml:space="preserve"> </w:t>
      </w:r>
      <w:r w:rsidR="00810F43" w:rsidRPr="00750EAF">
        <w:t>Finally</w:t>
      </w:r>
      <w:r w:rsidRPr="00750EAF">
        <w:t xml:space="preserve">, a validation </w:t>
      </w:r>
      <w:r w:rsidR="00450246" w:rsidRPr="00750EAF">
        <w:t>of the resulting levels of quality</w:t>
      </w:r>
      <w:r w:rsidRPr="00750EAF">
        <w:t xml:space="preserve"> foll</w:t>
      </w:r>
      <w:r w:rsidR="00450246" w:rsidRPr="00750EAF">
        <w:t>owed</w:t>
      </w:r>
      <w:r w:rsidR="00C70952" w:rsidRPr="00750EAF">
        <w:t>,</w:t>
      </w:r>
      <w:r w:rsidR="00450246" w:rsidRPr="00750EAF">
        <w:t xml:space="preserve"> where </w:t>
      </w:r>
      <w:r w:rsidR="00C70952" w:rsidRPr="00750EAF">
        <w:t>19 students’ texts documenting</w:t>
      </w:r>
      <w:r w:rsidR="00450246" w:rsidRPr="00750EAF">
        <w:t xml:space="preserve"> other</w:t>
      </w:r>
      <w:r w:rsidRPr="00750EAF">
        <w:t xml:space="preserve"> problem</w:t>
      </w:r>
      <w:r w:rsidR="00C70952" w:rsidRPr="00750EAF">
        <w:t xml:space="preserve"> solutions</w:t>
      </w:r>
      <w:r w:rsidRPr="00750EAF">
        <w:t xml:space="preserve"> were assessed.</w:t>
      </w:r>
    </w:p>
    <w:p w14:paraId="692ED437" w14:textId="58FF38F5" w:rsidR="000307A9" w:rsidRPr="00750EAF" w:rsidRDefault="000307A9" w:rsidP="000307A9">
      <w:pPr>
        <w:pStyle w:val="Rubrik2"/>
        <w:rPr>
          <w:bCs/>
        </w:rPr>
      </w:pPr>
      <w:r w:rsidRPr="00750EAF">
        <w:t>Results</w:t>
      </w:r>
    </w:p>
    <w:p w14:paraId="6C704071" w14:textId="12F15CD4" w:rsidR="000307A9" w:rsidRPr="00750EAF" w:rsidRDefault="00C70952" w:rsidP="000307A9">
      <w:pPr>
        <w:pStyle w:val="Brdtext"/>
      </w:pPr>
      <w:r w:rsidRPr="00750EAF">
        <w:t>In this section, we</w:t>
      </w:r>
      <w:r w:rsidR="000307A9" w:rsidRPr="00750EAF">
        <w:t xml:space="preserve"> first </w:t>
      </w:r>
      <w:r w:rsidRPr="00750EAF">
        <w:t>report</w:t>
      </w:r>
      <w:r w:rsidR="000307A9" w:rsidRPr="00750EAF">
        <w:t xml:space="preserve"> </w:t>
      </w:r>
      <w:r w:rsidRPr="00750EAF">
        <w:t xml:space="preserve">how </w:t>
      </w:r>
      <w:r w:rsidR="000307A9" w:rsidRPr="00750EAF">
        <w:t>the final levels o</w:t>
      </w:r>
      <w:r w:rsidRPr="00750EAF">
        <w:t>f quality came to be formulated for each for</w:t>
      </w:r>
      <w:r w:rsidR="000307A9" w:rsidRPr="00750EAF">
        <w:t xml:space="preserve"> the three </w:t>
      </w:r>
      <w:r w:rsidR="00810F43" w:rsidRPr="00750EAF">
        <w:t xml:space="preserve">quality </w:t>
      </w:r>
      <w:r w:rsidR="000307A9" w:rsidRPr="00750EAF">
        <w:t xml:space="preserve">aspects. We then </w:t>
      </w:r>
      <w:r w:rsidRPr="00750EAF">
        <w:t>report</w:t>
      </w:r>
      <w:r w:rsidR="000307A9" w:rsidRPr="00750EAF">
        <w:t xml:space="preserve"> the results </w:t>
      </w:r>
      <w:r w:rsidR="00FB3259" w:rsidRPr="00750EAF">
        <w:t xml:space="preserve">from the </w:t>
      </w:r>
      <w:r w:rsidR="000307A9" w:rsidRPr="00750EAF">
        <w:t>assess</w:t>
      </w:r>
      <w:r w:rsidR="00FB3259" w:rsidRPr="00750EAF">
        <w:t>ment of</w:t>
      </w:r>
      <w:r w:rsidR="000307A9" w:rsidRPr="00750EAF">
        <w:t xml:space="preserve"> all the texts using the framework</w:t>
      </w:r>
      <w:r w:rsidR="00F764DE" w:rsidRPr="00750EAF">
        <w:t>,</w:t>
      </w:r>
      <w:r w:rsidR="000307A9" w:rsidRPr="00750EAF">
        <w:t xml:space="preserve"> </w:t>
      </w:r>
      <w:r w:rsidR="00F9559F" w:rsidRPr="00750EAF">
        <w:t xml:space="preserve">and separately for classroom </w:t>
      </w:r>
      <w:r w:rsidR="002F6AEA" w:rsidRPr="00750EAF">
        <w:t>E</w:t>
      </w:r>
      <w:r w:rsidR="00F9559F" w:rsidRPr="00750EAF">
        <w:t xml:space="preserve"> </w:t>
      </w:r>
      <w:r w:rsidR="000307A9" w:rsidRPr="00750EAF">
        <w:t xml:space="preserve">to </w:t>
      </w:r>
      <w:r w:rsidRPr="00750EAF">
        <w:t>show</w:t>
      </w:r>
      <w:r w:rsidR="000307A9" w:rsidRPr="00750EAF">
        <w:t xml:space="preserve"> </w:t>
      </w:r>
      <w:r w:rsidR="009F548E" w:rsidRPr="00750EAF">
        <w:t xml:space="preserve">long-term </w:t>
      </w:r>
      <w:r w:rsidR="000307A9" w:rsidRPr="00750EAF">
        <w:t>progression. Finally</w:t>
      </w:r>
      <w:r w:rsidR="00E33FBA" w:rsidRPr="00750EAF">
        <w:t>,</w:t>
      </w:r>
      <w:r w:rsidR="000307A9" w:rsidRPr="00750EAF">
        <w:t xml:space="preserve"> we describe the results of the validation phase.</w:t>
      </w:r>
    </w:p>
    <w:p w14:paraId="7BCC6F84" w14:textId="77777777" w:rsidR="000307A9" w:rsidRPr="00750EAF" w:rsidRDefault="000307A9" w:rsidP="000307A9">
      <w:pPr>
        <w:pStyle w:val="Rubrik3"/>
      </w:pPr>
      <w:r w:rsidRPr="00750EAF">
        <w:t>Quality in problem description</w:t>
      </w:r>
    </w:p>
    <w:p w14:paraId="6CDF195B" w14:textId="04CF9970" w:rsidR="000307A9" w:rsidRPr="00750EAF" w:rsidRDefault="000307A9" w:rsidP="000307A9">
      <w:pPr>
        <w:pStyle w:val="Brdtext"/>
      </w:pPr>
      <w:r w:rsidRPr="00750EAF">
        <w:t xml:space="preserve">Analysis of the problem descriptions in the students' written documentations of the Animal </w:t>
      </w:r>
      <w:r w:rsidR="00DC6743" w:rsidRPr="00750EAF">
        <w:t>p</w:t>
      </w:r>
      <w:r w:rsidRPr="00750EAF">
        <w:t xml:space="preserve">roblem resulted in four levels of quality for each of the three aspects </w:t>
      </w:r>
      <w:r w:rsidR="00810F43" w:rsidRPr="00750EAF">
        <w:rPr>
          <w:i/>
          <w:iCs/>
        </w:rPr>
        <w:t>c</w:t>
      </w:r>
      <w:r w:rsidRPr="00750EAF">
        <w:rPr>
          <w:i/>
          <w:iCs/>
        </w:rPr>
        <w:t>larity</w:t>
      </w:r>
      <w:r w:rsidRPr="00750EAF">
        <w:t xml:space="preserve">, </w:t>
      </w:r>
      <w:proofErr w:type="gramStart"/>
      <w:r w:rsidR="00810F43" w:rsidRPr="00750EAF">
        <w:rPr>
          <w:i/>
          <w:iCs/>
        </w:rPr>
        <w:t>e</w:t>
      </w:r>
      <w:r w:rsidRPr="00750EAF">
        <w:rPr>
          <w:i/>
          <w:iCs/>
        </w:rPr>
        <w:t>fficiency</w:t>
      </w:r>
      <w:proofErr w:type="gramEnd"/>
      <w:r w:rsidRPr="00750EAF">
        <w:t xml:space="preserve"> and </w:t>
      </w:r>
      <w:r w:rsidR="00810F43" w:rsidRPr="00750EAF">
        <w:rPr>
          <w:i/>
          <w:iCs/>
        </w:rPr>
        <w:t>u</w:t>
      </w:r>
      <w:r w:rsidR="00DC6743" w:rsidRPr="00750EAF">
        <w:rPr>
          <w:i/>
          <w:iCs/>
        </w:rPr>
        <w:t>se of m</w:t>
      </w:r>
      <w:r w:rsidRPr="00750EAF">
        <w:rPr>
          <w:i/>
          <w:iCs/>
        </w:rPr>
        <w:t>athematical notation</w:t>
      </w:r>
      <w:r w:rsidRPr="00750EAF">
        <w:t xml:space="preserve">. The </w:t>
      </w:r>
      <w:r w:rsidR="00C70952" w:rsidRPr="00750EAF">
        <w:t>levels</w:t>
      </w:r>
      <w:r w:rsidRPr="00750EAF">
        <w:t xml:space="preserve"> are numbered from 0 to 3 indicating an increased quality for higher </w:t>
      </w:r>
      <w:r w:rsidR="00C70952" w:rsidRPr="00750EAF">
        <w:t>values</w:t>
      </w:r>
      <w:r w:rsidRPr="00750EAF">
        <w:t>. In addition, the choice of communicative resources was documented. </w:t>
      </w:r>
    </w:p>
    <w:p w14:paraId="3C4E59DA" w14:textId="225475C6" w:rsidR="000307A9" w:rsidRPr="00750EAF" w:rsidRDefault="000307A9" w:rsidP="00DF1FD6">
      <w:r w:rsidRPr="00750EAF">
        <w:t xml:space="preserve">Some interpretations </w:t>
      </w:r>
      <w:r w:rsidR="00C70952" w:rsidRPr="00750EAF">
        <w:t xml:space="preserve">related to appropriateness for the specific age and problem </w:t>
      </w:r>
      <w:r w:rsidRPr="00750EAF">
        <w:t xml:space="preserve">were necessary. </w:t>
      </w:r>
      <w:r w:rsidR="00C70952" w:rsidRPr="00750EAF">
        <w:t>W</w:t>
      </w:r>
      <w:r w:rsidR="00E10435" w:rsidRPr="00750EAF">
        <w:t>e</w:t>
      </w:r>
      <w:r w:rsidRPr="00750EAF">
        <w:t xml:space="preserve"> expect students </w:t>
      </w:r>
      <w:r w:rsidR="00E10435" w:rsidRPr="00750EAF">
        <w:t xml:space="preserve">in grade 5 </w:t>
      </w:r>
      <w:r w:rsidRPr="00750EAF">
        <w:t>to clarify the different proportions of pigs, hen</w:t>
      </w:r>
      <w:r w:rsidR="00B75E7A" w:rsidRPr="00750EAF">
        <w:t>,</w:t>
      </w:r>
      <w:r w:rsidRPr="00750EAF">
        <w:t xml:space="preserve"> and sheep and the fact that there are 50 cows. Differentiating between proportion and quantity is seen as essential. To be solvable, the problem description ideally also includes the fact that there are </w:t>
      </w:r>
      <w:r w:rsidRPr="00750EAF">
        <w:rPr>
          <w:i/>
          <w:iCs/>
        </w:rPr>
        <w:t>only</w:t>
      </w:r>
      <w:r w:rsidRPr="00750EAF">
        <w:t xml:space="preserve"> four different kinds of animals, or that the 50 cows constitute </w:t>
      </w:r>
      <w:r w:rsidR="00E10435" w:rsidRPr="00750EAF">
        <w:rPr>
          <w:i/>
          <w:iCs/>
        </w:rPr>
        <w:t>the rest</w:t>
      </w:r>
      <w:r w:rsidR="00E10435" w:rsidRPr="00750EAF">
        <w:t xml:space="preserve"> of the animals, but </w:t>
      </w:r>
      <w:r w:rsidRPr="00750EAF">
        <w:t xml:space="preserve">we do not expect grade 5 students to discern this detail as essential to </w:t>
      </w:r>
      <w:r w:rsidR="00E10435" w:rsidRPr="00750EAF">
        <w:t xml:space="preserve">declare </w:t>
      </w:r>
      <w:r w:rsidRPr="00750EAF">
        <w:t>in the description.</w:t>
      </w:r>
    </w:p>
    <w:p w14:paraId="40030950" w14:textId="77777777" w:rsidR="00A5542E" w:rsidRPr="00750EAF" w:rsidRDefault="00A5542E" w:rsidP="00DF1FD6"/>
    <w:p w14:paraId="4B7CA6E1" w14:textId="6DFB2377" w:rsidR="000307A9" w:rsidRPr="00750EAF" w:rsidRDefault="00E10435" w:rsidP="000307A9">
      <w:pPr>
        <w:pStyle w:val="Rubrik4"/>
      </w:pPr>
      <w:r w:rsidRPr="00750EAF">
        <w:lastRenderedPageBreak/>
        <w:t>Levels of q</w:t>
      </w:r>
      <w:r w:rsidR="0022074E" w:rsidRPr="00750EAF">
        <w:t>uality</w:t>
      </w:r>
      <w:r w:rsidRPr="00750EAF">
        <w:t xml:space="preserve"> for</w:t>
      </w:r>
      <w:r w:rsidR="000307A9" w:rsidRPr="00750EAF">
        <w:t xml:space="preserve"> Clarity </w:t>
      </w:r>
    </w:p>
    <w:p w14:paraId="081ADCBC" w14:textId="4C220821" w:rsidR="000307A9" w:rsidRPr="00750EAF" w:rsidRDefault="000307A9" w:rsidP="004C5E0C">
      <w:pPr>
        <w:pStyle w:val="Brdtext"/>
        <w:numPr>
          <w:ilvl w:val="0"/>
          <w:numId w:val="4"/>
        </w:numPr>
      </w:pPr>
      <w:r w:rsidRPr="00750EAF">
        <w:t>No introduction of the problem (</w:t>
      </w:r>
      <w:r w:rsidR="00810F43" w:rsidRPr="00750EAF">
        <w:t>premises</w:t>
      </w:r>
      <w:r w:rsidRPr="00750EAF">
        <w:t xml:space="preserve"> </w:t>
      </w:r>
      <w:r w:rsidR="00810F43" w:rsidRPr="00750EAF">
        <w:t>can</w:t>
      </w:r>
      <w:r w:rsidRPr="00750EAF">
        <w:t xml:space="preserve"> be implicit in the graph or calculations).</w:t>
      </w:r>
    </w:p>
    <w:p w14:paraId="0992C75B" w14:textId="06621855" w:rsidR="000307A9" w:rsidRPr="00750EAF" w:rsidRDefault="000307A9" w:rsidP="004C5E0C">
      <w:pPr>
        <w:pStyle w:val="Brdtext"/>
        <w:numPr>
          <w:ilvl w:val="0"/>
          <w:numId w:val="4"/>
        </w:numPr>
      </w:pPr>
      <w:r w:rsidRPr="00750EAF">
        <w:t xml:space="preserve">Partially correct and </w:t>
      </w:r>
      <w:r w:rsidR="000C5587" w:rsidRPr="00750EAF">
        <w:t>comprehendible</w:t>
      </w:r>
      <w:r w:rsidRPr="00750EAF">
        <w:t xml:space="preserve"> conditions given, or all premises given but no question, or ambiguous descriptions.</w:t>
      </w:r>
    </w:p>
    <w:p w14:paraId="5EF6A43B" w14:textId="31E896E9" w:rsidR="000307A9" w:rsidRPr="00750EAF" w:rsidRDefault="000307A9" w:rsidP="004C5E0C">
      <w:pPr>
        <w:pStyle w:val="Brdtext"/>
        <w:numPr>
          <w:ilvl w:val="0"/>
          <w:numId w:val="4"/>
        </w:numPr>
      </w:pPr>
      <w:r w:rsidRPr="00750EAF">
        <w:t xml:space="preserve">Conditions </w:t>
      </w:r>
      <w:r w:rsidR="00EA3D92" w:rsidRPr="00750EAF">
        <w:t xml:space="preserve">are </w:t>
      </w:r>
      <w:r w:rsidRPr="00750EAF">
        <w:t>given in various places of the text</w:t>
      </w:r>
      <w:r w:rsidR="00EE5850" w:rsidRPr="00750EAF">
        <w:t xml:space="preserve"> or</w:t>
      </w:r>
      <w:r w:rsidRPr="00750EAF">
        <w:t xml:space="preserve"> </w:t>
      </w:r>
      <w:r w:rsidRPr="00750EAF">
        <w:rPr>
          <w:i/>
          <w:iCs/>
        </w:rPr>
        <w:t>explicitly</w:t>
      </w:r>
      <w:r w:rsidRPr="00750EAF">
        <w:t xml:space="preserve"> integrat</w:t>
      </w:r>
      <w:r w:rsidR="00810F43" w:rsidRPr="00750EAF">
        <w:t>ed</w:t>
      </w:r>
      <w:r w:rsidRPr="00750EAF">
        <w:t xml:space="preserve"> with calculations. All essential conditions </w:t>
      </w:r>
      <w:r w:rsidR="00B75E7A" w:rsidRPr="00750EAF">
        <w:t xml:space="preserve">are </w:t>
      </w:r>
      <w:r w:rsidRPr="00750EAF">
        <w:t>present.</w:t>
      </w:r>
    </w:p>
    <w:p w14:paraId="4F936F83" w14:textId="0D61B0E3" w:rsidR="00DF1FD6" w:rsidRPr="00750EAF" w:rsidRDefault="000307A9" w:rsidP="004C5E0C">
      <w:pPr>
        <w:pStyle w:val="Brdtext"/>
        <w:numPr>
          <w:ilvl w:val="0"/>
          <w:numId w:val="4"/>
        </w:numPr>
        <w:spacing w:after="120"/>
      </w:pPr>
      <w:r w:rsidRPr="00750EAF">
        <w:t>Separation, with all essential conditions given before the calculations.</w:t>
      </w:r>
    </w:p>
    <w:p w14:paraId="2ED96A81" w14:textId="5575D429" w:rsidR="000307A9" w:rsidRPr="00750EAF" w:rsidRDefault="000307A9" w:rsidP="00DF1FD6">
      <w:r w:rsidRPr="00750EAF">
        <w:t xml:space="preserve">Nearly all student texts include some kind of graphical representation of the Animal problem and sometimes it is difficult to separate the problem description from the solution process. </w:t>
      </w:r>
      <w:r w:rsidRPr="00750EAF">
        <w:rPr>
          <w:iCs/>
        </w:rPr>
        <w:t>Making a graphic representation</w:t>
      </w:r>
      <w:r w:rsidRPr="00750EAF">
        <w:t xml:space="preserve"> is generally interpreted as the first calculation in the solution process</w:t>
      </w:r>
      <w:r w:rsidR="00D10642">
        <w:t>. But if</w:t>
      </w:r>
      <w:r w:rsidRPr="00750EAF">
        <w:t xml:space="preserve"> there </w:t>
      </w:r>
      <w:r w:rsidR="0022074E" w:rsidRPr="00750EAF">
        <w:t xml:space="preserve">is no other problem description, </w:t>
      </w:r>
      <w:r w:rsidR="00D14BC3">
        <w:t xml:space="preserve">it is </w:t>
      </w:r>
      <w:r w:rsidR="00EE0546">
        <w:t>assessed as the problem description with</w:t>
      </w:r>
      <w:r w:rsidR="0022074E" w:rsidRPr="00750EAF">
        <w:t xml:space="preserve"> </w:t>
      </w:r>
      <w:r w:rsidR="00637C84" w:rsidRPr="00750EAF">
        <w:t>c</w:t>
      </w:r>
      <w:r w:rsidRPr="00750EAF">
        <w:t xml:space="preserve">larity level </w:t>
      </w:r>
      <w:r w:rsidR="00ED6921" w:rsidRPr="00750EAF">
        <w:t>2</w:t>
      </w:r>
      <w:r w:rsidRPr="00750EAF">
        <w:t xml:space="preserve"> </w:t>
      </w:r>
      <w:r w:rsidR="00F56FCD">
        <w:t xml:space="preserve">if </w:t>
      </w:r>
      <w:r w:rsidRPr="00750EAF">
        <w:t xml:space="preserve">the facts are clearly </w:t>
      </w:r>
      <w:r w:rsidR="0082570C" w:rsidRPr="00750EAF">
        <w:t xml:space="preserve">and explicitly </w:t>
      </w:r>
      <w:r w:rsidRPr="00750EAF">
        <w:t>stated as premises in the graph</w:t>
      </w:r>
      <w:r w:rsidR="0022074E" w:rsidRPr="00750EAF">
        <w:t xml:space="preserve"> and as level </w:t>
      </w:r>
      <w:r w:rsidR="00ED6921" w:rsidRPr="00750EAF">
        <w:t>0</w:t>
      </w:r>
      <w:r w:rsidR="0022074E" w:rsidRPr="00750EAF">
        <w:t xml:space="preserve"> if they are</w:t>
      </w:r>
      <w:r w:rsidR="00C07044" w:rsidRPr="00750EAF">
        <w:t xml:space="preserve"> not.</w:t>
      </w:r>
    </w:p>
    <w:p w14:paraId="6CA6166C" w14:textId="13707C47" w:rsidR="000307A9" w:rsidRPr="00750EAF" w:rsidRDefault="0022074E" w:rsidP="000307A9">
      <w:pPr>
        <w:pStyle w:val="Rubrik4"/>
      </w:pPr>
      <w:r w:rsidRPr="00750EAF">
        <w:t>Levels of quality</w:t>
      </w:r>
      <w:r w:rsidR="008E4D25" w:rsidRPr="00750EAF">
        <w:t xml:space="preserve"> </w:t>
      </w:r>
      <w:r w:rsidR="000307A9" w:rsidRPr="00750EAF">
        <w:t>f</w:t>
      </w:r>
      <w:r w:rsidR="008E4D25" w:rsidRPr="00750EAF">
        <w:t>or</w:t>
      </w:r>
      <w:r w:rsidR="000307A9" w:rsidRPr="00750EAF">
        <w:t xml:space="preserve"> Efficiency</w:t>
      </w:r>
    </w:p>
    <w:p w14:paraId="3AB7262B" w14:textId="5C56E909" w:rsidR="000307A9" w:rsidRPr="00750EAF" w:rsidRDefault="000307A9" w:rsidP="004C5E0C">
      <w:pPr>
        <w:pStyle w:val="Brdtext"/>
        <w:numPr>
          <w:ilvl w:val="0"/>
          <w:numId w:val="5"/>
        </w:numPr>
      </w:pPr>
      <w:r w:rsidRPr="00750EAF">
        <w:t>Difficult to make out what the conditions are (</w:t>
      </w:r>
      <w:r w:rsidR="004C5E0C" w:rsidRPr="00750EAF">
        <w:t>not enough information to evaluate efficiency, e.g.</w:t>
      </w:r>
      <w:r w:rsidR="003354C3" w:rsidRPr="00750EAF">
        <w:t>,</w:t>
      </w:r>
      <w:r w:rsidR="004C5E0C" w:rsidRPr="00750EAF">
        <w:t xml:space="preserve"> </w:t>
      </w:r>
      <w:r w:rsidRPr="00750EAF">
        <w:t>missing, messy, ambiguous</w:t>
      </w:r>
      <w:r w:rsidR="003354C3" w:rsidRPr="00750EAF">
        <w:t>,</w:t>
      </w:r>
      <w:r w:rsidRPr="00750EAF">
        <w:t xml:space="preserve"> or incorrect</w:t>
      </w:r>
      <w:r w:rsidR="004C5E0C" w:rsidRPr="00750EAF">
        <w:t xml:space="preserve"> premises</w:t>
      </w:r>
      <w:r w:rsidRPr="00750EAF">
        <w:t>).</w:t>
      </w:r>
    </w:p>
    <w:p w14:paraId="1F40200E" w14:textId="2B482412" w:rsidR="000307A9" w:rsidRPr="00750EAF" w:rsidRDefault="000307A9" w:rsidP="004C5E0C">
      <w:pPr>
        <w:pStyle w:val="Brdtext"/>
        <w:numPr>
          <w:ilvl w:val="0"/>
          <w:numId w:val="5"/>
        </w:numPr>
      </w:pPr>
      <w:r w:rsidRPr="00750EAF">
        <w:t xml:space="preserve">Description of conditions including redundant text or information, </w:t>
      </w:r>
      <w:r w:rsidR="00EE5850" w:rsidRPr="00750EAF">
        <w:t>for example</w:t>
      </w:r>
      <w:r w:rsidR="00427BEB" w:rsidRPr="00750EAF">
        <w:t>,</w:t>
      </w:r>
      <w:r w:rsidR="00EE5850" w:rsidRPr="00750EAF">
        <w:t xml:space="preserve"> copying the</w:t>
      </w:r>
      <w:r w:rsidRPr="00750EAF">
        <w:t xml:space="preserve"> whole problem </w:t>
      </w:r>
      <w:r w:rsidR="00810F43" w:rsidRPr="00750EAF">
        <w:t xml:space="preserve">verbatim </w:t>
      </w:r>
      <w:r w:rsidR="00EE5850" w:rsidRPr="00750EAF">
        <w:t>as given</w:t>
      </w:r>
      <w:r w:rsidRPr="00750EAF">
        <w:t>.</w:t>
      </w:r>
    </w:p>
    <w:p w14:paraId="7A1A8A28" w14:textId="77777777" w:rsidR="000307A9" w:rsidRPr="00750EAF" w:rsidRDefault="000307A9" w:rsidP="004C5E0C">
      <w:pPr>
        <w:pStyle w:val="Brdtext"/>
        <w:numPr>
          <w:ilvl w:val="0"/>
          <w:numId w:val="5"/>
        </w:numPr>
      </w:pPr>
      <w:r w:rsidRPr="00750EAF">
        <w:t>Efficient presentation of essential conditions using mainly natural language and visual resources.</w:t>
      </w:r>
    </w:p>
    <w:p w14:paraId="778D15D0" w14:textId="24E0DFAE" w:rsidR="00DF1FD6" w:rsidRPr="00750EAF" w:rsidRDefault="000307A9" w:rsidP="004C5E0C">
      <w:pPr>
        <w:pStyle w:val="Brdtext"/>
        <w:numPr>
          <w:ilvl w:val="0"/>
          <w:numId w:val="5"/>
        </w:numPr>
        <w:spacing w:after="120"/>
      </w:pPr>
      <w:r w:rsidRPr="00750EAF">
        <w:t>Efficient presentation of essential conditions using appropriate mathematical</w:t>
      </w:r>
      <w:r w:rsidR="00A777DC" w:rsidRPr="00750EAF">
        <w:t>, symbolic,</w:t>
      </w:r>
      <w:r w:rsidRPr="00750EAF">
        <w:t xml:space="preserve"> or graphical resources.</w:t>
      </w:r>
    </w:p>
    <w:p w14:paraId="3AFE1381" w14:textId="5400DE9C" w:rsidR="005D16E3" w:rsidRPr="00750EAF" w:rsidRDefault="000307A9" w:rsidP="00810F43">
      <w:r w:rsidRPr="00750EAF">
        <w:t>It is worth noticing that a text can be assessed as efficient on level 3 even if the mathematical notation is not entirely correct. If, for example, the equal sign is mis</w:t>
      </w:r>
      <w:r w:rsidR="002F7166" w:rsidRPr="00750EAF">
        <w:t xml:space="preserve">used </w:t>
      </w:r>
      <w:r w:rsidRPr="00750EAF">
        <w:t xml:space="preserve">but the intention </w:t>
      </w:r>
      <w:r w:rsidR="008C2886" w:rsidRPr="00750EAF">
        <w:t xml:space="preserve">is </w:t>
      </w:r>
      <w:r w:rsidRPr="00750EAF">
        <w:t xml:space="preserve">understandable at the grade level in question, it is assessed as efficient. Likewise, correct spelling and grammar </w:t>
      </w:r>
      <w:r w:rsidR="00EA3D92" w:rsidRPr="00750EAF">
        <w:t>are</w:t>
      </w:r>
      <w:r w:rsidRPr="00750EAF">
        <w:t xml:space="preserve"> not essential for assessment on level 2.</w:t>
      </w:r>
    </w:p>
    <w:p w14:paraId="421EE2CB" w14:textId="41C5CCEF" w:rsidR="000307A9" w:rsidRPr="00750EAF" w:rsidRDefault="008E4D25" w:rsidP="000307A9">
      <w:pPr>
        <w:pStyle w:val="Rubrik4"/>
      </w:pPr>
      <w:r w:rsidRPr="00750EAF">
        <w:t xml:space="preserve">Levels of quality for </w:t>
      </w:r>
      <w:r w:rsidR="000307A9" w:rsidRPr="00750EAF">
        <w:t>Mathematical notation</w:t>
      </w:r>
    </w:p>
    <w:p w14:paraId="35EF6B93" w14:textId="749C52AA" w:rsidR="000307A9" w:rsidRPr="00750EAF" w:rsidRDefault="000307A9" w:rsidP="004C5E0C">
      <w:pPr>
        <w:pStyle w:val="Brdtext"/>
        <w:numPr>
          <w:ilvl w:val="0"/>
          <w:numId w:val="6"/>
        </w:numPr>
      </w:pPr>
      <w:r w:rsidRPr="00750EAF">
        <w:t xml:space="preserve">No mathematical notation </w:t>
      </w:r>
      <w:r w:rsidR="008E4D25" w:rsidRPr="00750EAF">
        <w:t xml:space="preserve">is used </w:t>
      </w:r>
      <w:r w:rsidRPr="00750EAF">
        <w:t xml:space="preserve">except what was given in the original problem </w:t>
      </w:r>
      <w:r w:rsidR="008E4D25" w:rsidRPr="00750EAF">
        <w:t>formulation</w:t>
      </w:r>
      <w:r w:rsidRPr="00750EAF">
        <w:t>.</w:t>
      </w:r>
    </w:p>
    <w:p w14:paraId="3CFEBA79" w14:textId="3D4D5BC1" w:rsidR="000307A9" w:rsidRPr="00750EAF" w:rsidRDefault="000307A9" w:rsidP="004C5E0C">
      <w:pPr>
        <w:pStyle w:val="Brdtext"/>
        <w:numPr>
          <w:ilvl w:val="0"/>
          <w:numId w:val="6"/>
        </w:numPr>
      </w:pPr>
      <w:r w:rsidRPr="00750EAF">
        <w:t>Incorrect use of mathematical notation</w:t>
      </w:r>
      <w:r w:rsidR="003862EC" w:rsidRPr="00750EAF">
        <w:t>,</w:t>
      </w:r>
      <w:r w:rsidRPr="00750EAF">
        <w:t xml:space="preserve"> or use of </w:t>
      </w:r>
      <w:r w:rsidR="008E4D25" w:rsidRPr="00750EAF">
        <w:t xml:space="preserve">a </w:t>
      </w:r>
      <w:r w:rsidRPr="00750EAF">
        <w:t>gra</w:t>
      </w:r>
      <w:r w:rsidR="008E4D25" w:rsidRPr="00750EAF">
        <w:t xml:space="preserve">phical representation that does not represent the problem correctly. </w:t>
      </w:r>
      <w:r w:rsidR="00810F43" w:rsidRPr="00750EAF">
        <w:t>(</w:t>
      </w:r>
      <w:r w:rsidR="008E4D25" w:rsidRPr="00750EAF">
        <w:t>T</w:t>
      </w:r>
      <w:r w:rsidRPr="00750EAF">
        <w:t xml:space="preserve">he most common misuse found in </w:t>
      </w:r>
      <w:r w:rsidR="00145918" w:rsidRPr="00750EAF">
        <w:t>our pilot</w:t>
      </w:r>
      <w:r w:rsidRPr="00750EAF">
        <w:t xml:space="preserve"> stud</w:t>
      </w:r>
      <w:r w:rsidR="008E4D25" w:rsidRPr="00750EAF">
        <w:t>ies wa</w:t>
      </w:r>
      <w:r w:rsidRPr="00750EAF">
        <w:t>s an incorrect use of the equal sign.</w:t>
      </w:r>
      <w:r w:rsidR="00810F43" w:rsidRPr="00750EAF">
        <w:t>)</w:t>
      </w:r>
    </w:p>
    <w:p w14:paraId="13448628" w14:textId="61BCF917" w:rsidR="000307A9" w:rsidRPr="00750EAF" w:rsidRDefault="000307A9" w:rsidP="004C5E0C">
      <w:pPr>
        <w:pStyle w:val="Brdtext"/>
        <w:numPr>
          <w:ilvl w:val="0"/>
          <w:numId w:val="6"/>
        </w:numPr>
      </w:pPr>
      <w:r w:rsidRPr="00750EAF">
        <w:t xml:space="preserve">Irrelevant or redundant mathematical notation used </w:t>
      </w:r>
      <w:r w:rsidR="00EE5850" w:rsidRPr="00750EAF">
        <w:t xml:space="preserve">essentially </w:t>
      </w:r>
      <w:r w:rsidRPr="00750EAF">
        <w:t>correct.</w:t>
      </w:r>
    </w:p>
    <w:p w14:paraId="106DCA55" w14:textId="5AF6BDBA" w:rsidR="00DF1FD6" w:rsidRPr="00750EAF" w:rsidRDefault="000307A9" w:rsidP="004C5E0C">
      <w:pPr>
        <w:pStyle w:val="Brdtext"/>
        <w:numPr>
          <w:ilvl w:val="0"/>
          <w:numId w:val="6"/>
        </w:numPr>
        <w:spacing w:after="120"/>
      </w:pPr>
      <w:r w:rsidRPr="00750EAF">
        <w:t>Relevant mathematical notation used correctly.</w:t>
      </w:r>
    </w:p>
    <w:p w14:paraId="542E1915" w14:textId="1772031D" w:rsidR="00656464" w:rsidRPr="00750EAF" w:rsidRDefault="002F7166" w:rsidP="00991181">
      <w:r w:rsidRPr="00750EAF">
        <w:t>M</w:t>
      </w:r>
      <w:r w:rsidR="000307A9" w:rsidRPr="00750EAF">
        <w:t xml:space="preserve">any students </w:t>
      </w:r>
      <w:r w:rsidR="00FD7E93" w:rsidRPr="00750EAF">
        <w:t xml:space="preserve">use fractions to represent </w:t>
      </w:r>
      <w:r w:rsidR="000307A9" w:rsidRPr="00750EAF">
        <w:t xml:space="preserve">the </w:t>
      </w:r>
      <w:r w:rsidRPr="00750EAF">
        <w:t xml:space="preserve">number </w:t>
      </w:r>
      <w:r w:rsidR="000307A9" w:rsidRPr="00750EAF">
        <w:t xml:space="preserve">facts </w:t>
      </w:r>
      <w:r w:rsidRPr="00750EAF">
        <w:t>given in the problem</w:t>
      </w:r>
      <w:r w:rsidR="000307A9" w:rsidRPr="00750EAF">
        <w:t>. Here</w:t>
      </w:r>
      <w:r w:rsidR="00ED08CE" w:rsidRPr="00750EAF">
        <w:t>, the difference between proportions and quantities comes into play,</w:t>
      </w:r>
      <w:r w:rsidR="000307A9" w:rsidRPr="00750EAF">
        <w:t xml:space="preserve"> as well as the use of the equal sign. While still accepting some </w:t>
      </w:r>
      <w:r w:rsidR="008E4D25" w:rsidRPr="00750EAF">
        <w:t>mathematical</w:t>
      </w:r>
      <w:r w:rsidR="000307A9" w:rsidRPr="00750EAF">
        <w:t xml:space="preserve"> notation as appropriate to grade 5 students, </w:t>
      </w:r>
      <w:r w:rsidR="00E0238D" w:rsidRPr="00750EAF">
        <w:t>some nuances are</w:t>
      </w:r>
      <w:r w:rsidR="000307A9" w:rsidRPr="00750EAF">
        <w:t xml:space="preserve"> assessed as incorrect. The symbol ¼ can be read </w:t>
      </w:r>
      <w:r w:rsidR="000307A9" w:rsidRPr="00750EAF">
        <w:lastRenderedPageBreak/>
        <w:t xml:space="preserve">as “one fourth” or “one out of four”. Ideally, it should be stated that it is “one fourth of the total number of animals”. </w:t>
      </w:r>
      <w:r w:rsidR="007B1722" w:rsidRPr="00750EAF">
        <w:t>In most cases this is</w:t>
      </w:r>
      <w:r w:rsidR="000307A9" w:rsidRPr="00750EAF">
        <w:t xml:space="preserve"> accepted as taken for granted unless there is cause for misunderstanding. Some examples of mathematical notation assessed as correct are: “¼ is </w:t>
      </w:r>
      <w:r w:rsidR="006F5188" w:rsidRPr="00750EAF">
        <w:t>pi</w:t>
      </w:r>
      <w:r w:rsidR="00645882" w:rsidRPr="00750EAF">
        <w:t>g</w:t>
      </w:r>
      <w:r w:rsidR="000307A9" w:rsidRPr="00750EAF">
        <w:t>s and 50 units are cows” (In Sweden</w:t>
      </w:r>
      <w:r w:rsidR="002076C4" w:rsidRPr="00750EAF">
        <w:t>,</w:t>
      </w:r>
      <w:r w:rsidR="000307A9" w:rsidRPr="00750EAF">
        <w:t xml:space="preserve"> the word “</w:t>
      </w:r>
      <w:proofErr w:type="spellStart"/>
      <w:r w:rsidR="000307A9" w:rsidRPr="00750EAF">
        <w:t>stycken</w:t>
      </w:r>
      <w:proofErr w:type="spellEnd"/>
      <w:r w:rsidR="000307A9" w:rsidRPr="00750EAF">
        <w:t>” is used to specify discr</w:t>
      </w:r>
      <w:r w:rsidR="008E4D25" w:rsidRPr="00750EAF">
        <w:t>ete units of something); “¼ is</w:t>
      </w:r>
      <w:r w:rsidR="000307A9" w:rsidRPr="00750EAF">
        <w:t xml:space="preserve"> pig</w:t>
      </w:r>
      <w:r w:rsidR="008E4D25" w:rsidRPr="00750EAF">
        <w:t>s</w:t>
      </w:r>
      <w:r w:rsidR="000307A9" w:rsidRPr="00750EAF">
        <w:t xml:space="preserve"> and 50 are cows”; </w:t>
      </w:r>
      <w:r w:rsidR="008E4D25" w:rsidRPr="00750EAF">
        <w:t>“</w:t>
      </w:r>
      <w:r w:rsidR="000307A9" w:rsidRPr="00750EAF">
        <w:t>Pigs: ¼ … The rest, Cows: 50”. Notations assessed as incorrect are</w:t>
      </w:r>
      <w:r w:rsidR="001C5FB0" w:rsidRPr="00750EAF">
        <w:t>,</w:t>
      </w:r>
      <w:r w:rsidR="000307A9" w:rsidRPr="00750EAF">
        <w:t xml:space="preserve"> for example: “¼ = pig, 50 = cows” (misuse of the equal sign) or “pig: ¼ … cows: 50” (</w:t>
      </w:r>
      <w:r w:rsidR="00595ACF" w:rsidRPr="00750EAF">
        <w:t>ambigu</w:t>
      </w:r>
      <w:r w:rsidR="00EE5850" w:rsidRPr="00750EAF">
        <w:t>ous</w:t>
      </w:r>
      <w:r w:rsidR="00595ACF" w:rsidRPr="00750EAF">
        <w:t xml:space="preserve"> since </w:t>
      </w:r>
      <w:r w:rsidR="00B451E2" w:rsidRPr="00750EAF">
        <w:t xml:space="preserve">the difference between </w:t>
      </w:r>
      <w:r w:rsidR="000307A9" w:rsidRPr="00750EAF">
        <w:t>proportion and qua</w:t>
      </w:r>
      <w:r w:rsidR="00D902F1" w:rsidRPr="00750EAF">
        <w:t>ntity</w:t>
      </w:r>
      <w:r w:rsidR="000307A9" w:rsidRPr="00750EAF">
        <w:t xml:space="preserve"> is </w:t>
      </w:r>
      <w:r w:rsidR="00253EB1" w:rsidRPr="00750EAF">
        <w:t xml:space="preserve">not </w:t>
      </w:r>
      <w:r w:rsidR="00595ACF" w:rsidRPr="00750EAF">
        <w:t>made clear</w:t>
      </w:r>
      <w:r w:rsidR="000307A9" w:rsidRPr="00750EAF">
        <w:t>).</w:t>
      </w:r>
    </w:p>
    <w:p w14:paraId="7FB3F850" w14:textId="20BAD860" w:rsidR="00656464" w:rsidRPr="00750EAF" w:rsidRDefault="008E4D25" w:rsidP="008E4D25">
      <w:pPr>
        <w:pStyle w:val="Rubrik3"/>
      </w:pPr>
      <w:r w:rsidRPr="00750EAF">
        <w:t>Assessment of student texts</w:t>
      </w:r>
    </w:p>
    <w:p w14:paraId="7D911E85" w14:textId="6A252E10" w:rsidR="00F9559F" w:rsidRPr="00750EAF" w:rsidRDefault="000307A9" w:rsidP="00453D52">
      <w:pPr>
        <w:pStyle w:val="Brdtext"/>
      </w:pPr>
      <w:r w:rsidRPr="00750EAF">
        <w:t>Results of the analysis of students' problem descriptions are presented first for</w:t>
      </w:r>
      <w:r w:rsidR="008E4D25" w:rsidRPr="00750EAF">
        <w:t xml:space="preserve"> the </w:t>
      </w:r>
      <w:r w:rsidR="0050650C" w:rsidRPr="00750EAF">
        <w:t>72 + 41</w:t>
      </w:r>
      <w:r w:rsidR="00991181" w:rsidRPr="00750EAF">
        <w:t xml:space="preserve"> texts describing solutions to the Animal problem from the participating five classr</w:t>
      </w:r>
      <w:r w:rsidR="0050650C" w:rsidRPr="00750EAF">
        <w:t>ooms</w:t>
      </w:r>
      <w:r w:rsidR="008E4D25" w:rsidRPr="00750EAF">
        <w:t xml:space="preserve"> (figure 2)</w:t>
      </w:r>
      <w:r w:rsidR="0050650C" w:rsidRPr="00750EAF">
        <w:t xml:space="preserve">, then separately </w:t>
      </w:r>
      <w:r w:rsidR="006B60DE">
        <w:t xml:space="preserve">for </w:t>
      </w:r>
      <w:r w:rsidR="0050650C" w:rsidRPr="00750EAF">
        <w:t>all the texts from</w:t>
      </w:r>
      <w:r w:rsidR="008E4D25" w:rsidRPr="00750EAF">
        <w:t xml:space="preserve"> classroom </w:t>
      </w:r>
      <w:r w:rsidR="002F6AEA" w:rsidRPr="00750EAF">
        <w:t>E</w:t>
      </w:r>
      <w:r w:rsidR="00F9559F" w:rsidRPr="00750EAF">
        <w:t xml:space="preserve"> </w:t>
      </w:r>
      <w:r w:rsidR="008E4D25" w:rsidRPr="00750EAF">
        <w:t xml:space="preserve">to show progression (figure 3). </w:t>
      </w:r>
    </w:p>
    <w:p w14:paraId="14F53C4D" w14:textId="79DDEA79" w:rsidR="00F9559F" w:rsidRPr="00750EAF" w:rsidRDefault="00F9559F" w:rsidP="00453D52">
      <w:pPr>
        <w:ind w:firstLine="0"/>
        <w:rPr>
          <w:rFonts w:ascii="Calibri" w:hAnsi="Calibri" w:cs="Calibri"/>
          <w:color w:val="000000"/>
          <w:sz w:val="22"/>
          <w:szCs w:val="22"/>
          <w:bdr w:val="none" w:sz="0" w:space="0" w:color="auto" w:frame="1"/>
        </w:rPr>
      </w:pPr>
    </w:p>
    <w:p w14:paraId="03F764FB" w14:textId="46C4F856" w:rsidR="00453D52" w:rsidRPr="00750EAF" w:rsidRDefault="00453D52" w:rsidP="00F9559F">
      <w:r w:rsidRPr="00750EAF">
        <w:rPr>
          <w:noProof/>
        </w:rPr>
        <w:drawing>
          <wp:inline distT="0" distB="0" distL="0" distR="0" wp14:anchorId="0D77C413" wp14:editId="0E43516A">
            <wp:extent cx="2759179" cy="1263882"/>
            <wp:effectExtent l="0" t="0" r="0" b="0"/>
            <wp:docPr id="1657285166"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285166" name=""/>
                    <pic:cNvPicPr/>
                  </pic:nvPicPr>
                  <pic:blipFill>
                    <a:blip r:embed="rId9"/>
                    <a:stretch>
                      <a:fillRect/>
                    </a:stretch>
                  </pic:blipFill>
                  <pic:spPr>
                    <a:xfrm>
                      <a:off x="0" y="0"/>
                      <a:ext cx="2759179" cy="1263882"/>
                    </a:xfrm>
                    <a:prstGeom prst="rect">
                      <a:avLst/>
                    </a:prstGeom>
                  </pic:spPr>
                </pic:pic>
              </a:graphicData>
            </a:graphic>
          </wp:inline>
        </w:drawing>
      </w:r>
    </w:p>
    <w:p w14:paraId="1F1714EA" w14:textId="77777777" w:rsidR="00F9559F" w:rsidRPr="00750EAF" w:rsidRDefault="00F9559F" w:rsidP="00F9559F">
      <w:pPr>
        <w:pStyle w:val="Headtable"/>
      </w:pPr>
      <w:r w:rsidRPr="00750EAF">
        <w:rPr>
          <w:rFonts w:ascii="Calibri" w:hAnsi="Calibri" w:cs="Calibri"/>
          <w:color w:val="000000"/>
          <w:sz w:val="22"/>
          <w:szCs w:val="22"/>
        </w:rPr>
        <w:t>a)  before discussion (72 texts)</w:t>
      </w:r>
      <w:r w:rsidRPr="00750EAF">
        <w:rPr>
          <w:rStyle w:val="apple-tab-span"/>
          <w:rFonts w:cs="Calibri"/>
          <w:color w:val="000000"/>
          <w:sz w:val="22"/>
          <w:szCs w:val="22"/>
        </w:rPr>
        <w:tab/>
      </w:r>
      <w:r w:rsidRPr="00750EAF">
        <w:rPr>
          <w:rFonts w:ascii="Calibri" w:hAnsi="Calibri" w:cs="Calibri"/>
          <w:color w:val="000000"/>
          <w:sz w:val="22"/>
          <w:szCs w:val="22"/>
        </w:rPr>
        <w:t>b) after discussion (41 texts)</w:t>
      </w:r>
    </w:p>
    <w:p w14:paraId="5563381D" w14:textId="6DEFA9B8" w:rsidR="008E4D25" w:rsidRPr="00750EAF" w:rsidRDefault="00F9559F" w:rsidP="00810F43">
      <w:pPr>
        <w:pStyle w:val="Headtable"/>
        <w:rPr>
          <w:b/>
          <w:bCs/>
        </w:rPr>
      </w:pPr>
      <w:r w:rsidRPr="00750EAF">
        <w:t xml:space="preserve">Figure 2. Distribution of </w:t>
      </w:r>
      <w:r w:rsidR="00991181" w:rsidRPr="00750EAF">
        <w:t xml:space="preserve">texts according to assessed </w:t>
      </w:r>
      <w:r w:rsidRPr="00750EAF">
        <w:t>levels of quality across the two aspects</w:t>
      </w:r>
      <w:r w:rsidR="001C5FB0" w:rsidRPr="00750EAF">
        <w:t>,</w:t>
      </w:r>
      <w:r w:rsidRPr="00750EAF">
        <w:t xml:space="preserve"> </w:t>
      </w:r>
      <w:r w:rsidR="00397C58" w:rsidRPr="00750EAF">
        <w:rPr>
          <w:i/>
          <w:iCs/>
        </w:rPr>
        <w:t>cl</w:t>
      </w:r>
      <w:r w:rsidRPr="00750EAF">
        <w:rPr>
          <w:i/>
          <w:iCs/>
        </w:rPr>
        <w:t>arity</w:t>
      </w:r>
      <w:r w:rsidRPr="00750EAF">
        <w:t xml:space="preserve"> and </w:t>
      </w:r>
      <w:r w:rsidR="00397C58" w:rsidRPr="00750EAF">
        <w:rPr>
          <w:i/>
          <w:iCs/>
        </w:rPr>
        <w:t>e</w:t>
      </w:r>
      <w:r w:rsidRPr="00750EAF">
        <w:rPr>
          <w:i/>
          <w:iCs/>
        </w:rPr>
        <w:t>fficiency</w:t>
      </w:r>
      <w:r w:rsidRPr="00750EAF">
        <w:t xml:space="preserve"> </w:t>
      </w:r>
      <w:r w:rsidR="00E22709" w:rsidRPr="00750EAF">
        <w:t>for</w:t>
      </w:r>
      <w:r w:rsidR="00991181" w:rsidRPr="00750EAF">
        <w:t xml:space="preserve"> the Animal problem</w:t>
      </w:r>
      <w:r w:rsidR="00E22709" w:rsidRPr="00750EAF">
        <w:t>, a)</w:t>
      </w:r>
      <w:r w:rsidR="00991181" w:rsidRPr="00750EAF">
        <w:t xml:space="preserve"> before and </w:t>
      </w:r>
      <w:r w:rsidR="00E22709" w:rsidRPr="00750EAF">
        <w:t xml:space="preserve">b) </w:t>
      </w:r>
      <w:r w:rsidR="00991181" w:rsidRPr="00750EAF">
        <w:t xml:space="preserve">after the quality discussion. </w:t>
      </w:r>
      <w:r w:rsidRPr="00750EAF">
        <w:t>The darker the colour</w:t>
      </w:r>
      <w:r w:rsidR="001C5FB0" w:rsidRPr="00750EAF">
        <w:t>,</w:t>
      </w:r>
      <w:r w:rsidRPr="00750EAF">
        <w:t xml:space="preserve"> the higher the frequency. </w:t>
      </w:r>
    </w:p>
    <w:p w14:paraId="2FC8E451" w14:textId="72A8ECF0" w:rsidR="00F9559F" w:rsidRPr="00750EAF" w:rsidRDefault="00F9559F" w:rsidP="000307A9">
      <w:pPr>
        <w:pStyle w:val="Brdtext"/>
        <w:rPr>
          <w:highlight w:val="magenta"/>
        </w:rPr>
      </w:pPr>
      <w:r w:rsidRPr="00750EAF">
        <w:t xml:space="preserve">The results </w:t>
      </w:r>
      <w:r w:rsidR="00991181" w:rsidRPr="00750EAF">
        <w:t>indicate</w:t>
      </w:r>
      <w:r w:rsidRPr="00750EAF">
        <w:t xml:space="preserve"> that the framework was useful </w:t>
      </w:r>
      <w:r w:rsidR="001C5FB0" w:rsidRPr="00750EAF">
        <w:t>for assessing student mathematical writing quality</w:t>
      </w:r>
      <w:r w:rsidR="00991181" w:rsidRPr="00750EAF">
        <w:t xml:space="preserve">. We can </w:t>
      </w:r>
      <w:r w:rsidRPr="00750EAF">
        <w:t xml:space="preserve">see that </w:t>
      </w:r>
      <w:r w:rsidR="00991181" w:rsidRPr="00750EAF">
        <w:t xml:space="preserve">the </w:t>
      </w:r>
      <w:r w:rsidRPr="00750EAF">
        <w:t xml:space="preserve">students did embrace more efficient ways of communicating </w:t>
      </w:r>
      <w:proofErr w:type="gramStart"/>
      <w:r w:rsidRPr="00750EAF">
        <w:t>as a result of</w:t>
      </w:r>
      <w:proofErr w:type="gramEnd"/>
      <w:r w:rsidRPr="00750EAF">
        <w:t xml:space="preserve"> the teaching design </w:t>
      </w:r>
      <w:r w:rsidR="00BF6026" w:rsidRPr="00750EAF">
        <w:t>focusing on quality aspects</w:t>
      </w:r>
      <w:r w:rsidR="00B708C7" w:rsidRPr="00750EAF">
        <w:t>,</w:t>
      </w:r>
      <w:r w:rsidRPr="00750EAF">
        <w:t xml:space="preserve"> and that their texts improved in terms of clarity. </w:t>
      </w:r>
      <w:r w:rsidR="002F1399" w:rsidRPr="00750EAF">
        <w:t xml:space="preserve">In the first diagram, </w:t>
      </w:r>
      <w:r w:rsidR="00F6572F">
        <w:t>many</w:t>
      </w:r>
      <w:r w:rsidR="002F1399" w:rsidRPr="00750EAF">
        <w:t xml:space="preserve"> text</w:t>
      </w:r>
      <w:r w:rsidRPr="00750EAF">
        <w:t>s</w:t>
      </w:r>
      <w:r w:rsidR="00C76785">
        <w:t xml:space="preserve">, </w:t>
      </w:r>
      <w:r w:rsidRPr="00750EAF">
        <w:t xml:space="preserve">are found on the </w:t>
      </w:r>
      <w:r w:rsidR="00AC0BEC">
        <w:t xml:space="preserve">lower </w:t>
      </w:r>
      <w:r w:rsidRPr="00750EAF">
        <w:t xml:space="preserve">left side </w:t>
      </w:r>
      <w:r w:rsidR="00F6609E">
        <w:t xml:space="preserve">on </w:t>
      </w:r>
      <w:r w:rsidRPr="00750EAF">
        <w:t>efficiency</w:t>
      </w:r>
      <w:r w:rsidR="002F1399" w:rsidRPr="00750EAF">
        <w:t xml:space="preserve"> level 0</w:t>
      </w:r>
      <w:r w:rsidR="00F6609E">
        <w:t xml:space="preserve"> and</w:t>
      </w:r>
      <w:r w:rsidRPr="00750EAF">
        <w:t xml:space="preserve"> </w:t>
      </w:r>
      <w:r w:rsidR="00810F43" w:rsidRPr="00750EAF">
        <w:t xml:space="preserve">clarity </w:t>
      </w:r>
      <w:r w:rsidRPr="00750EAF">
        <w:t xml:space="preserve">level </w:t>
      </w:r>
      <w:r w:rsidR="00810F43" w:rsidRPr="00750EAF">
        <w:t xml:space="preserve">0 or </w:t>
      </w:r>
      <w:r w:rsidRPr="00750EAF">
        <w:t>1. In the second diagram</w:t>
      </w:r>
      <w:r w:rsidR="0072148D" w:rsidRPr="00750EAF">
        <w:t>,</w:t>
      </w:r>
      <w:r w:rsidRPr="00750EAF">
        <w:t xml:space="preserve"> </w:t>
      </w:r>
      <w:r w:rsidR="004815FD" w:rsidRPr="00750EAF">
        <w:t>most</w:t>
      </w:r>
      <w:r w:rsidRPr="00750EAF">
        <w:t xml:space="preserve"> texts are assessed on level 3 for bot</w:t>
      </w:r>
      <w:r w:rsidR="00991181" w:rsidRPr="00750EAF">
        <w:t>h aspects.</w:t>
      </w:r>
    </w:p>
    <w:p w14:paraId="1D106E27" w14:textId="375BAF6A" w:rsidR="00E22709" w:rsidRPr="00750EAF" w:rsidRDefault="00E22709" w:rsidP="002F6AEA">
      <w:pPr>
        <w:pStyle w:val="Rubrik4"/>
      </w:pPr>
      <w:r w:rsidRPr="00750EAF">
        <w:t>Assessing progression</w:t>
      </w:r>
    </w:p>
    <w:p w14:paraId="009EA832" w14:textId="2211139E" w:rsidR="00810F43" w:rsidRPr="00750EAF" w:rsidRDefault="00E22709" w:rsidP="00D630FD">
      <w:pPr>
        <w:pStyle w:val="Brdtext"/>
      </w:pPr>
      <w:r w:rsidRPr="00750EAF">
        <w:t xml:space="preserve">We </w:t>
      </w:r>
      <w:r w:rsidR="00830ADC" w:rsidRPr="00750EAF">
        <w:t xml:space="preserve">took a closer look at classroom E, where the students were given an opportunity to solve the </w:t>
      </w:r>
      <w:r w:rsidR="008B577D" w:rsidRPr="00750EAF">
        <w:t>A</w:t>
      </w:r>
      <w:r w:rsidR="00830ADC" w:rsidRPr="00750EAF">
        <w:t>nimal</w:t>
      </w:r>
      <w:r w:rsidRPr="00750EAF">
        <w:t xml:space="preserve"> problem and report their solution in writing at the end of term. In total</w:t>
      </w:r>
      <w:r w:rsidR="00FF23CF" w:rsidRPr="00750EAF">
        <w:t>, 41 texts came from classroom E: seven after the first lesson</w:t>
      </w:r>
      <w:r w:rsidR="00B876FA" w:rsidRPr="00750EAF">
        <w:t xml:space="preserve"> (group work)</w:t>
      </w:r>
      <w:r w:rsidR="00FF23CF" w:rsidRPr="00750EAF">
        <w:t>, twelve after the quality discussion</w:t>
      </w:r>
      <w:r w:rsidR="00B876FA" w:rsidRPr="00750EAF">
        <w:t xml:space="preserve"> (pair work)</w:t>
      </w:r>
      <w:r w:rsidR="00FF23CF" w:rsidRPr="00750EAF">
        <w:t xml:space="preserve">, and twenty-two individual texts at the end of </w:t>
      </w:r>
      <w:r w:rsidRPr="00750EAF">
        <w:t xml:space="preserve">term. </w:t>
      </w:r>
      <w:r w:rsidR="00991181" w:rsidRPr="00750EAF">
        <w:t>Figure 3</w:t>
      </w:r>
      <w:r w:rsidR="000307A9" w:rsidRPr="00750EAF">
        <w:t xml:space="preserve"> shows the distribution of </w:t>
      </w:r>
      <w:r w:rsidR="002F6AEA" w:rsidRPr="00750EAF">
        <w:t xml:space="preserve">texts across </w:t>
      </w:r>
      <w:r w:rsidR="000307A9" w:rsidRPr="00750EAF">
        <w:t xml:space="preserve">levels of quality </w:t>
      </w:r>
      <w:r w:rsidR="002F6AEA" w:rsidRPr="00750EAF">
        <w:t>for</w:t>
      </w:r>
      <w:r w:rsidRPr="00750EAF">
        <w:t xml:space="preserve"> the two aspects</w:t>
      </w:r>
      <w:r w:rsidR="002204AD" w:rsidRPr="00750EAF">
        <w:t>,</w:t>
      </w:r>
      <w:r w:rsidR="000307A9" w:rsidRPr="00750EAF">
        <w:t xml:space="preserve"> </w:t>
      </w:r>
      <w:proofErr w:type="gramStart"/>
      <w:r w:rsidR="007E3BA1" w:rsidRPr="00750EAF">
        <w:t>c</w:t>
      </w:r>
      <w:r w:rsidR="000307A9" w:rsidRPr="00750EAF">
        <w:t>larity</w:t>
      </w:r>
      <w:proofErr w:type="gramEnd"/>
      <w:r w:rsidR="000307A9" w:rsidRPr="00750EAF">
        <w:t xml:space="preserve"> and </w:t>
      </w:r>
      <w:r w:rsidR="007E3BA1" w:rsidRPr="00750EAF">
        <w:t>e</w:t>
      </w:r>
      <w:r w:rsidR="000307A9" w:rsidRPr="00750EAF">
        <w:t>fficiency</w:t>
      </w:r>
      <w:r w:rsidR="002F6AEA" w:rsidRPr="00750EAF">
        <w:t>.</w:t>
      </w:r>
      <w:r w:rsidR="000307A9" w:rsidRPr="00750EAF">
        <w:t xml:space="preserve"> </w:t>
      </w:r>
      <w:r w:rsidR="00810F43" w:rsidRPr="00750EAF">
        <w:t xml:space="preserve">In the seven texts collected after the first </w:t>
      </w:r>
      <w:r w:rsidR="007110F5" w:rsidRPr="00750EAF">
        <w:t>problem-solving</w:t>
      </w:r>
      <w:r w:rsidR="00810F43" w:rsidRPr="00750EAF">
        <w:t xml:space="preserve"> lesson (figure 3a), mainly linguistic resources are used with few instances of mathematical notation. Only one text clarifies all the given conditions before the calculations and conclusion.</w:t>
      </w:r>
      <w:r w:rsidR="00AE4761" w:rsidRPr="00750EAF">
        <w:t xml:space="preserve"> </w:t>
      </w:r>
      <w:r w:rsidR="00810F43" w:rsidRPr="00750EAF">
        <w:t>After the quality discussion (</w:t>
      </w:r>
      <w:r w:rsidR="00E1235F" w:rsidRPr="00750EAF">
        <w:t>f</w:t>
      </w:r>
      <w:r w:rsidR="00810F43" w:rsidRPr="00750EAF">
        <w:t xml:space="preserve">igure 3b), almost every text clarifies the </w:t>
      </w:r>
      <w:r w:rsidR="008C1263" w:rsidRPr="00750EAF">
        <w:lastRenderedPageBreak/>
        <w:t>conditions</w:t>
      </w:r>
      <w:r w:rsidR="00810F43" w:rsidRPr="00750EAF">
        <w:t xml:space="preserve"> using visual resources and mathematical notation, raising the level of quality for efficiency to level 3. Eleven out of twelve texts communicate efficiently using mathematical notation, albeit not always using the notation correctly.</w:t>
      </w:r>
    </w:p>
    <w:p w14:paraId="5AB79A61" w14:textId="2C967238" w:rsidR="000307A9" w:rsidRPr="00750EAF" w:rsidRDefault="00810F43" w:rsidP="00453D52">
      <w:r w:rsidRPr="00750EAF">
        <w:t xml:space="preserve">After working with another six problems using the same teaching design, the students were again given the Animal problem to </w:t>
      </w:r>
      <w:proofErr w:type="gramStart"/>
      <w:r w:rsidRPr="00750EAF">
        <w:t>solve</w:t>
      </w:r>
      <w:proofErr w:type="gramEnd"/>
      <w:r w:rsidRPr="00750EAF">
        <w:t xml:space="preserve"> and 22 individually written documentations were collected (</w:t>
      </w:r>
      <w:r w:rsidR="00E1235F" w:rsidRPr="00750EAF">
        <w:t>f</w:t>
      </w:r>
      <w:r w:rsidRPr="00750EAF">
        <w:t>igure 3c). The predominant resources in these texts are linguistic and visual (efficiency level 2). Only seven texts include appropriate mathematical resources, suggesting that over time, awareness of clarity has increased</w:t>
      </w:r>
      <w:r w:rsidR="008D2836" w:rsidRPr="00750EAF">
        <w:t xml:space="preserve"> but that all students</w:t>
      </w:r>
      <w:r w:rsidRPr="00750EAF">
        <w:t xml:space="preserve">, individually, are still not fluent with </w:t>
      </w:r>
      <w:r w:rsidR="008C1263" w:rsidRPr="00750EAF">
        <w:t xml:space="preserve">the appropriate </w:t>
      </w:r>
      <w:r w:rsidRPr="00750EAF">
        <w:t xml:space="preserve">mathematical </w:t>
      </w:r>
      <w:r w:rsidR="008C1263" w:rsidRPr="00750EAF">
        <w:t xml:space="preserve">symbols and graphical </w:t>
      </w:r>
      <w:r w:rsidRPr="00750EAF">
        <w:t xml:space="preserve">resources. </w:t>
      </w:r>
    </w:p>
    <w:p w14:paraId="50AA5035" w14:textId="077F0E77" w:rsidR="000307A9" w:rsidRPr="00750EAF" w:rsidRDefault="000307A9" w:rsidP="00251013">
      <w:pPr>
        <w:rPr>
          <w:bdr w:val="none" w:sz="0" w:space="0" w:color="auto" w:frame="1"/>
        </w:rPr>
      </w:pPr>
    </w:p>
    <w:p w14:paraId="243B5A92" w14:textId="0E754527" w:rsidR="00453D52" w:rsidRPr="00750EAF" w:rsidRDefault="00453D52" w:rsidP="00251013">
      <w:r w:rsidRPr="00750EAF">
        <w:rPr>
          <w:noProof/>
        </w:rPr>
        <w:drawing>
          <wp:inline distT="0" distB="0" distL="0" distR="0" wp14:anchorId="43EA9899" wp14:editId="18D9E0BD">
            <wp:extent cx="4376681" cy="1330859"/>
            <wp:effectExtent l="0" t="0" r="0" b="3175"/>
            <wp:docPr id="1430639145"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39145" name=""/>
                    <pic:cNvPicPr/>
                  </pic:nvPicPr>
                  <pic:blipFill>
                    <a:blip r:embed="rId10"/>
                    <a:stretch>
                      <a:fillRect/>
                    </a:stretch>
                  </pic:blipFill>
                  <pic:spPr>
                    <a:xfrm>
                      <a:off x="0" y="0"/>
                      <a:ext cx="4521056" cy="1374761"/>
                    </a:xfrm>
                    <a:prstGeom prst="rect">
                      <a:avLst/>
                    </a:prstGeom>
                  </pic:spPr>
                </pic:pic>
              </a:graphicData>
            </a:graphic>
          </wp:inline>
        </w:drawing>
      </w:r>
    </w:p>
    <w:p w14:paraId="13979745" w14:textId="59A26AEC" w:rsidR="00251013" w:rsidRPr="00750EAF" w:rsidRDefault="00251013" w:rsidP="001B05D0">
      <w:pPr>
        <w:pStyle w:val="Headtable"/>
        <w:rPr>
          <w:rFonts w:asciiTheme="majorHAnsi" w:hAnsiTheme="majorHAnsi" w:cstheme="majorHAnsi"/>
          <w:sz w:val="20"/>
          <w:szCs w:val="20"/>
        </w:rPr>
      </w:pPr>
      <w:r w:rsidRPr="00750EAF">
        <w:rPr>
          <w:rFonts w:asciiTheme="majorHAnsi" w:hAnsiTheme="majorHAnsi" w:cstheme="majorHAnsi"/>
          <w:color w:val="000000"/>
          <w:sz w:val="20"/>
          <w:szCs w:val="20"/>
        </w:rPr>
        <w:t>a) before discussion</w:t>
      </w:r>
      <w:r w:rsidRPr="00750EAF">
        <w:rPr>
          <w:rStyle w:val="apple-tab-span"/>
          <w:rFonts w:asciiTheme="majorHAnsi" w:hAnsiTheme="majorHAnsi" w:cstheme="majorHAnsi"/>
          <w:color w:val="000000"/>
          <w:sz w:val="20"/>
          <w:szCs w:val="20"/>
        </w:rPr>
        <w:tab/>
      </w:r>
      <w:r w:rsidRPr="00750EAF">
        <w:rPr>
          <w:rStyle w:val="apple-tab-span"/>
          <w:rFonts w:asciiTheme="majorHAnsi" w:hAnsiTheme="majorHAnsi" w:cstheme="majorHAnsi"/>
          <w:color w:val="000000"/>
          <w:sz w:val="20"/>
          <w:szCs w:val="20"/>
        </w:rPr>
        <w:tab/>
      </w:r>
      <w:r w:rsidRPr="00750EAF">
        <w:rPr>
          <w:rFonts w:asciiTheme="majorHAnsi" w:hAnsiTheme="majorHAnsi" w:cstheme="majorHAnsi"/>
          <w:color w:val="000000"/>
          <w:sz w:val="20"/>
          <w:szCs w:val="20"/>
        </w:rPr>
        <w:t>b) after discussion</w:t>
      </w:r>
      <w:r w:rsidRPr="00750EAF">
        <w:rPr>
          <w:rStyle w:val="apple-tab-span"/>
          <w:rFonts w:asciiTheme="majorHAnsi" w:hAnsiTheme="majorHAnsi" w:cstheme="majorHAnsi"/>
          <w:color w:val="000000"/>
          <w:sz w:val="20"/>
          <w:szCs w:val="20"/>
        </w:rPr>
        <w:tab/>
      </w:r>
      <w:r w:rsidRPr="00750EAF">
        <w:rPr>
          <w:rFonts w:asciiTheme="majorHAnsi" w:hAnsiTheme="majorHAnsi" w:cstheme="majorHAnsi"/>
          <w:color w:val="000000"/>
          <w:sz w:val="20"/>
          <w:szCs w:val="20"/>
        </w:rPr>
        <w:t>c) individually, end of term</w:t>
      </w:r>
    </w:p>
    <w:p w14:paraId="1B3C9F56" w14:textId="7A47267B" w:rsidR="002F6AEA" w:rsidRPr="00750EAF" w:rsidRDefault="002F6AEA" w:rsidP="002F6AEA">
      <w:pPr>
        <w:pStyle w:val="Headtable"/>
      </w:pPr>
      <w:r w:rsidRPr="00750EAF">
        <w:t>Figure 3</w:t>
      </w:r>
      <w:r w:rsidR="000307A9" w:rsidRPr="00750EAF">
        <w:t xml:space="preserve">. </w:t>
      </w:r>
      <w:r w:rsidR="00E22709" w:rsidRPr="00750EAF">
        <w:t xml:space="preserve">Distribution of texts from classroom </w:t>
      </w:r>
      <w:r w:rsidRPr="00750EAF">
        <w:t>E</w:t>
      </w:r>
      <w:r w:rsidR="00E22709" w:rsidRPr="00750EAF">
        <w:t xml:space="preserve"> according to assessed levels of quality across the two aspects </w:t>
      </w:r>
      <w:r w:rsidR="002204AD" w:rsidRPr="00750EAF">
        <w:rPr>
          <w:i/>
          <w:iCs/>
        </w:rPr>
        <w:t>c</w:t>
      </w:r>
      <w:r w:rsidR="00E22709" w:rsidRPr="00750EAF">
        <w:rPr>
          <w:i/>
          <w:iCs/>
        </w:rPr>
        <w:t>larity</w:t>
      </w:r>
      <w:r w:rsidR="00E22709" w:rsidRPr="00750EAF">
        <w:t xml:space="preserve"> and </w:t>
      </w:r>
      <w:r w:rsidR="002204AD" w:rsidRPr="00750EAF">
        <w:rPr>
          <w:i/>
          <w:iCs/>
        </w:rPr>
        <w:t>e</w:t>
      </w:r>
      <w:r w:rsidR="00E22709" w:rsidRPr="00750EAF">
        <w:rPr>
          <w:i/>
          <w:iCs/>
        </w:rPr>
        <w:t>fficiency</w:t>
      </w:r>
      <w:r w:rsidR="00E22709" w:rsidRPr="00750EAF">
        <w:t xml:space="preserve"> for the Animal problem, a) before and b) after the quality discussion, and c) at the end of term. The darker the colour</w:t>
      </w:r>
      <w:r w:rsidR="00314ECD" w:rsidRPr="00750EAF">
        <w:t>,</w:t>
      </w:r>
      <w:r w:rsidR="00E22709" w:rsidRPr="00750EAF">
        <w:t xml:space="preserve"> the higher the frequency.</w:t>
      </w:r>
    </w:p>
    <w:p w14:paraId="254F7887" w14:textId="7C7AEC90" w:rsidR="00251013" w:rsidRPr="00750EAF" w:rsidRDefault="00251013" w:rsidP="00251013">
      <w:pPr>
        <w:pStyle w:val="Rubrik3"/>
      </w:pPr>
      <w:r w:rsidRPr="00750EAF">
        <w:t>Validation</w:t>
      </w:r>
    </w:p>
    <w:p w14:paraId="74CFA370" w14:textId="6A2F3D89" w:rsidR="00251013" w:rsidRPr="00750EAF" w:rsidRDefault="00B876FA" w:rsidP="00251013">
      <w:pPr>
        <w:pStyle w:val="Brdtext"/>
      </w:pPr>
      <w:r w:rsidRPr="00750EAF">
        <w:t>To</w:t>
      </w:r>
      <w:r w:rsidR="00251013" w:rsidRPr="00750EAF">
        <w:t xml:space="preserve"> validate the</w:t>
      </w:r>
      <w:r w:rsidR="00892C90" w:rsidRPr="00750EAF">
        <w:t xml:space="preserve"> </w:t>
      </w:r>
      <w:r w:rsidR="00453D52" w:rsidRPr="00750EAF">
        <w:t>operationali</w:t>
      </w:r>
      <w:r w:rsidR="00750EAF">
        <w:t>s</w:t>
      </w:r>
      <w:r w:rsidR="00453D52" w:rsidRPr="00750EAF">
        <w:t xml:space="preserve">ation </w:t>
      </w:r>
      <w:r w:rsidR="00892C90" w:rsidRPr="00750EAF">
        <w:t>of the</w:t>
      </w:r>
      <w:r w:rsidR="00251013" w:rsidRPr="00750EAF">
        <w:t xml:space="preserve"> framework, </w:t>
      </w:r>
      <w:r w:rsidR="007D61FF" w:rsidRPr="00750EAF">
        <w:t xml:space="preserve">problem descriptions of two </w:t>
      </w:r>
      <w:r w:rsidR="001D6D1D" w:rsidRPr="00750EAF">
        <w:t>other</w:t>
      </w:r>
      <w:r w:rsidR="007D61FF" w:rsidRPr="00750EAF">
        <w:t xml:space="preserve"> problems in 19 student texts were assessed</w:t>
      </w:r>
      <w:r w:rsidR="001D6D1D" w:rsidRPr="00750EAF">
        <w:t xml:space="preserve"> by both </w:t>
      </w:r>
      <w:r w:rsidR="00251013" w:rsidRPr="00750EAF">
        <w:t>researcher</w:t>
      </w:r>
      <w:r w:rsidR="002E641B" w:rsidRPr="00750EAF">
        <w:t>s</w:t>
      </w:r>
      <w:r w:rsidR="007E209C" w:rsidRPr="00750EAF">
        <w:t xml:space="preserve"> separately</w:t>
      </w:r>
      <w:r w:rsidR="001D6D1D" w:rsidRPr="00750EAF">
        <w:t xml:space="preserve">. </w:t>
      </w:r>
      <w:r w:rsidR="0024725C" w:rsidRPr="00750EAF">
        <w:t xml:space="preserve">A comparison </w:t>
      </w:r>
      <w:r w:rsidR="001D6D1D" w:rsidRPr="00750EAF">
        <w:t xml:space="preserve">showed total agreement in the </w:t>
      </w:r>
      <w:r w:rsidR="00251013" w:rsidRPr="00750EAF">
        <w:t>assessment of quality</w:t>
      </w:r>
      <w:r w:rsidR="00D6643C" w:rsidRPr="00750EAF">
        <w:t xml:space="preserve"> when u</w:t>
      </w:r>
      <w:r w:rsidR="001D6D1D" w:rsidRPr="00750EAF">
        <w:t>sing the framework.</w:t>
      </w:r>
      <w:r w:rsidR="00251013" w:rsidRPr="00750EAF">
        <w:t xml:space="preserve"> </w:t>
      </w:r>
      <w:r w:rsidR="001D6D1D" w:rsidRPr="00750EAF">
        <w:t xml:space="preserve">However, </w:t>
      </w:r>
      <w:r w:rsidR="00462B36">
        <w:t xml:space="preserve">two </w:t>
      </w:r>
      <w:r w:rsidR="008C1263" w:rsidRPr="00750EAF">
        <w:t>reflections were made, both</w:t>
      </w:r>
      <w:r w:rsidR="00251013" w:rsidRPr="00750EAF">
        <w:t xml:space="preserve"> related to mathematical notation.</w:t>
      </w:r>
    </w:p>
    <w:p w14:paraId="278795FD" w14:textId="324A8FD8" w:rsidR="007D61FF" w:rsidRPr="00750EAF" w:rsidRDefault="007D61FF" w:rsidP="007D61FF">
      <w:r w:rsidRPr="00750EAF">
        <w:t>In one problem, all students assigned letters to variables, for example</w:t>
      </w:r>
      <w:r w:rsidR="00511280" w:rsidRPr="00750EAF">
        <w:t xml:space="preserve">, letting </w:t>
      </w:r>
      <w:r w:rsidR="00511280" w:rsidRPr="001133AE">
        <w:rPr>
          <w:i/>
          <w:iCs/>
        </w:rPr>
        <w:t>g</w:t>
      </w:r>
      <w:r w:rsidR="00F136E6">
        <w:t xml:space="preserve"> and</w:t>
      </w:r>
      <w:r w:rsidR="00511280" w:rsidRPr="00750EAF">
        <w:t xml:space="preserve"> </w:t>
      </w:r>
      <w:r w:rsidR="00511280" w:rsidRPr="001133AE">
        <w:rPr>
          <w:i/>
          <w:iCs/>
        </w:rPr>
        <w:t>s</w:t>
      </w:r>
      <w:r w:rsidR="00511280" w:rsidRPr="00750EAF">
        <w:t xml:space="preserve"> represent</w:t>
      </w:r>
      <w:r w:rsidRPr="00750EAF">
        <w:t xml:space="preserve"> the weight of gold</w:t>
      </w:r>
      <w:r w:rsidR="00F136E6">
        <w:t xml:space="preserve"> and</w:t>
      </w:r>
      <w:r w:rsidRPr="00750EAF">
        <w:t xml:space="preserve"> silver</w:t>
      </w:r>
      <w:r w:rsidR="00F136E6">
        <w:t xml:space="preserve"> </w:t>
      </w:r>
      <w:r w:rsidRPr="00750EAF">
        <w:t xml:space="preserve">medals to generate the equation </w:t>
      </w:r>
      <w:proofErr w:type="spellStart"/>
      <w:r w:rsidRPr="006D1296">
        <w:rPr>
          <w:i/>
          <w:iCs/>
        </w:rPr>
        <w:t>g+g+s</w:t>
      </w:r>
      <w:proofErr w:type="spellEnd"/>
      <w:r w:rsidRPr="006D1296">
        <w:rPr>
          <w:i/>
          <w:iCs/>
        </w:rPr>
        <w:t>=340</w:t>
      </w:r>
      <w:r w:rsidR="00EC643F" w:rsidRPr="006D1296">
        <w:rPr>
          <w:i/>
          <w:iCs/>
        </w:rPr>
        <w:t> </w:t>
      </w:r>
      <w:r w:rsidRPr="006D1296">
        <w:rPr>
          <w:i/>
          <w:iCs/>
        </w:rPr>
        <w:t>gram</w:t>
      </w:r>
      <w:r w:rsidRPr="00750EAF">
        <w:t>. In most cases, there was no explicit assignment of these letters</w:t>
      </w:r>
      <w:r w:rsidR="00511280" w:rsidRPr="00750EAF">
        <w:t>,</w:t>
      </w:r>
      <w:r w:rsidRPr="00750EAF">
        <w:t xml:space="preserve"> and thus it was interpreted as a case of incorrect use of mathematical notation assessed as level 1, while the efficiency aspect was assessed as level 3 since appropriate mathematical symbolic resources were used efficiently</w:t>
      </w:r>
      <w:r w:rsidR="006E0175">
        <w:t>.</w:t>
      </w:r>
      <w:r w:rsidRPr="00750EAF">
        <w:t xml:space="preserve"> </w:t>
      </w:r>
      <w:r w:rsidR="006E0175">
        <w:t>C</w:t>
      </w:r>
      <w:r w:rsidRPr="00750EAF">
        <w:t xml:space="preserve">larity </w:t>
      </w:r>
      <w:r w:rsidR="006E0175">
        <w:t xml:space="preserve">was </w:t>
      </w:r>
      <w:r w:rsidRPr="00750EAF">
        <w:t>also</w:t>
      </w:r>
      <w:r w:rsidR="006E0175">
        <w:t xml:space="preserve"> assessed as level</w:t>
      </w:r>
      <w:r w:rsidRPr="00750EAF">
        <w:t xml:space="preserve"> 3 with the argument that the essential premises concerned the relationships between the variables, not necessarily what they represented. However, one student introduced an ambiguity in the description by writing </w:t>
      </w:r>
      <w:proofErr w:type="spellStart"/>
      <w:r w:rsidRPr="006D1296">
        <w:rPr>
          <w:i/>
          <w:iCs/>
        </w:rPr>
        <w:t>g+g+s</w:t>
      </w:r>
      <w:proofErr w:type="spellEnd"/>
      <w:r w:rsidRPr="006D1296">
        <w:rPr>
          <w:i/>
          <w:iCs/>
        </w:rPr>
        <w:t xml:space="preserve"> is 340g</w:t>
      </w:r>
      <w:r w:rsidRPr="00750EAF">
        <w:t xml:space="preserve">, with two different meanings for the letter </w:t>
      </w:r>
      <w:r w:rsidRPr="001133AE">
        <w:rPr>
          <w:i/>
          <w:iCs/>
        </w:rPr>
        <w:t>g</w:t>
      </w:r>
      <w:r w:rsidR="001D6D1D" w:rsidRPr="00750EAF">
        <w:t xml:space="preserve"> in the equation</w:t>
      </w:r>
      <w:r w:rsidRPr="00750EAF">
        <w:t xml:space="preserve">, </w:t>
      </w:r>
      <w:r w:rsidR="00A11869">
        <w:t xml:space="preserve">thus </w:t>
      </w:r>
      <w:r w:rsidRPr="00750EAF">
        <w:t>assessed as clarity level 1.</w:t>
      </w:r>
    </w:p>
    <w:p w14:paraId="7F7C0618" w14:textId="525BCDFB" w:rsidR="00251013" w:rsidRPr="00750EAF" w:rsidRDefault="00251013" w:rsidP="00251013">
      <w:r w:rsidRPr="00750EAF">
        <w:t xml:space="preserve">In </w:t>
      </w:r>
      <w:r w:rsidR="007D61FF" w:rsidRPr="00750EAF">
        <w:t>another</w:t>
      </w:r>
      <w:r w:rsidRPr="00750EAF">
        <w:t xml:space="preserve"> </w:t>
      </w:r>
      <w:r w:rsidR="00306AB8" w:rsidRPr="00750EAF">
        <w:t>p</w:t>
      </w:r>
      <w:r w:rsidRPr="00750EAF">
        <w:t xml:space="preserve">roblem, no mathematical notation except for the numbers </w:t>
      </w:r>
      <w:r w:rsidR="007D61FF" w:rsidRPr="00750EAF">
        <w:t>given in the original problem</w:t>
      </w:r>
      <w:r w:rsidRPr="00750EAF">
        <w:t xml:space="preserve"> were </w:t>
      </w:r>
      <w:r w:rsidR="001D6D1D" w:rsidRPr="00750EAF">
        <w:t xml:space="preserve">deemed </w:t>
      </w:r>
      <w:r w:rsidRPr="00750EAF">
        <w:t xml:space="preserve">appropriate to describe the problem </w:t>
      </w:r>
      <w:r w:rsidR="00E2097D" w:rsidRPr="00750EAF">
        <w:t xml:space="preserve">clearly and </w:t>
      </w:r>
      <w:r w:rsidR="00E2097D" w:rsidRPr="00750EAF">
        <w:lastRenderedPageBreak/>
        <w:t>efficiently</w:t>
      </w:r>
      <w:r w:rsidR="008633D5" w:rsidRPr="00750EAF">
        <w:t xml:space="preserve">, therefore assessed as </w:t>
      </w:r>
      <w:r w:rsidR="00DD068E" w:rsidRPr="00750EAF">
        <w:t>level</w:t>
      </w:r>
      <w:r w:rsidR="007D61FF" w:rsidRPr="00750EAF">
        <w:t xml:space="preserve"> </w:t>
      </w:r>
      <w:r w:rsidR="00DD068E" w:rsidRPr="00750EAF">
        <w:t>0</w:t>
      </w:r>
      <w:r w:rsidRPr="00750EAF">
        <w:t xml:space="preserve"> for </w:t>
      </w:r>
      <w:r w:rsidR="007E209C" w:rsidRPr="00750EAF">
        <w:t>use of m</w:t>
      </w:r>
      <w:r w:rsidRPr="00750EAF">
        <w:t xml:space="preserve">athematical </w:t>
      </w:r>
      <w:r w:rsidR="007E209C" w:rsidRPr="00750EAF">
        <w:t>n</w:t>
      </w:r>
      <w:r w:rsidRPr="00750EAF">
        <w:t>otation</w:t>
      </w:r>
      <w:r w:rsidR="008633D5" w:rsidRPr="00750EAF">
        <w:t xml:space="preserve">. This </w:t>
      </w:r>
      <w:r w:rsidR="00EC5D7B">
        <w:t xml:space="preserve">result </w:t>
      </w:r>
      <w:r w:rsidR="008633D5" w:rsidRPr="00750EAF">
        <w:t xml:space="preserve">implies </w:t>
      </w:r>
      <w:r w:rsidRPr="00750EAF">
        <w:t>that</w:t>
      </w:r>
      <w:r w:rsidR="001D6D1D" w:rsidRPr="00750EAF">
        <w:t xml:space="preserve"> </w:t>
      </w:r>
      <w:r w:rsidR="00DD068E" w:rsidRPr="00750EAF">
        <w:t xml:space="preserve">efficiency level 3 </w:t>
      </w:r>
      <w:r w:rsidR="008633D5" w:rsidRPr="00750EAF">
        <w:t>cannot always be reached for the problem description.</w:t>
      </w:r>
    </w:p>
    <w:p w14:paraId="291BF849" w14:textId="77777777" w:rsidR="00251013" w:rsidRPr="00750EAF" w:rsidRDefault="00251013" w:rsidP="00251013">
      <w:pPr>
        <w:pStyle w:val="Rubrik2"/>
      </w:pPr>
      <w:r w:rsidRPr="00750EAF">
        <w:t>Discussion</w:t>
      </w:r>
    </w:p>
    <w:p w14:paraId="5CAC5998" w14:textId="06655B8B" w:rsidR="003D7A0A" w:rsidRPr="00750EAF" w:rsidRDefault="00500A2B" w:rsidP="00562466">
      <w:pPr>
        <w:pStyle w:val="Brdtext"/>
      </w:pPr>
      <w:r>
        <w:t>R</w:t>
      </w:r>
      <w:r w:rsidR="00C97063" w:rsidRPr="00750EAF">
        <w:t>esults from our project have</w:t>
      </w:r>
      <w:r w:rsidR="00251013" w:rsidRPr="00750EAF">
        <w:t xml:space="preserve"> </w:t>
      </w:r>
      <w:r w:rsidR="003F3703">
        <w:t>shown</w:t>
      </w:r>
      <w:r w:rsidR="00C97063" w:rsidRPr="00750EAF">
        <w:t xml:space="preserve"> that</w:t>
      </w:r>
      <w:r w:rsidR="00251013" w:rsidRPr="00750EAF">
        <w:t xml:space="preserve"> </w:t>
      </w:r>
      <w:r w:rsidR="00C97063" w:rsidRPr="00750EAF">
        <w:t>the described</w:t>
      </w:r>
      <w:r w:rsidR="00251013" w:rsidRPr="00750EAF">
        <w:t xml:space="preserve"> teaching design does</w:t>
      </w:r>
      <w:r w:rsidR="00E2097D" w:rsidRPr="00750EAF">
        <w:t>, in fact,</w:t>
      </w:r>
      <w:r w:rsidR="00251013" w:rsidRPr="00750EAF">
        <w:t xml:space="preserve"> offer opportunities to focus exclusively on, and thereby develop, students’ ability to communicate in writing. We have also seen that </w:t>
      </w:r>
      <w:r w:rsidR="0004003B" w:rsidRPr="00750EAF">
        <w:t xml:space="preserve">access to the </w:t>
      </w:r>
      <w:r w:rsidR="00251013" w:rsidRPr="00750EAF">
        <w:t xml:space="preserve">framework offers opportunities to disassemble writing and discuss different aspects of quality, something we believe has been missing from teachers’ practices. </w:t>
      </w:r>
    </w:p>
    <w:p w14:paraId="762F71E2" w14:textId="1D5EBECE" w:rsidR="00C97063" w:rsidRPr="00750EAF" w:rsidRDefault="00251013" w:rsidP="007928BB">
      <w:r w:rsidRPr="00750EAF">
        <w:t xml:space="preserve">The findings </w:t>
      </w:r>
      <w:r w:rsidR="003D7A0A" w:rsidRPr="00750EAF">
        <w:t>reported here</w:t>
      </w:r>
      <w:r w:rsidRPr="00750EAF">
        <w:t xml:space="preserve"> seem to confirm that all three aspects of quality</w:t>
      </w:r>
      <w:r w:rsidR="00D77F64" w:rsidRPr="00750EAF">
        <w:t>:</w:t>
      </w:r>
      <w:r w:rsidRPr="00750EAF">
        <w:t xml:space="preserve"> </w:t>
      </w:r>
      <w:r w:rsidRPr="00750EAF">
        <w:rPr>
          <w:i/>
          <w:iCs/>
        </w:rPr>
        <w:t>clarity</w:t>
      </w:r>
      <w:r w:rsidRPr="00750EAF">
        <w:t xml:space="preserve">, </w:t>
      </w:r>
      <w:r w:rsidRPr="00750EAF">
        <w:rPr>
          <w:i/>
          <w:iCs/>
        </w:rPr>
        <w:t>efficiency</w:t>
      </w:r>
      <w:r w:rsidRPr="00750EAF">
        <w:t xml:space="preserve">, and </w:t>
      </w:r>
      <w:r w:rsidR="007E209C" w:rsidRPr="00750EAF">
        <w:rPr>
          <w:i/>
          <w:iCs/>
        </w:rPr>
        <w:t>use of</w:t>
      </w:r>
      <w:r w:rsidR="007E209C" w:rsidRPr="00750EAF">
        <w:t xml:space="preserve"> </w:t>
      </w:r>
      <w:r w:rsidRPr="00750EAF">
        <w:rPr>
          <w:i/>
          <w:iCs/>
        </w:rPr>
        <w:t>mathematical notation</w:t>
      </w:r>
      <w:r w:rsidR="00D77F64" w:rsidRPr="00750EAF">
        <w:t>,</w:t>
      </w:r>
      <w:r w:rsidRPr="00750EAF">
        <w:t xml:space="preserve"> can be operationali</w:t>
      </w:r>
      <w:r w:rsidR="00961578" w:rsidRPr="00750EAF">
        <w:t>s</w:t>
      </w:r>
      <w:r w:rsidRPr="00750EAF">
        <w:t xml:space="preserve">ed </w:t>
      </w:r>
      <w:r w:rsidR="00D77F64" w:rsidRPr="00750EAF">
        <w:t>to enable</w:t>
      </w:r>
      <w:r w:rsidRPr="00750EAF">
        <w:t xml:space="preserve"> assess</w:t>
      </w:r>
      <w:r w:rsidR="00D77F64" w:rsidRPr="00750EAF">
        <w:t>ment of</w:t>
      </w:r>
      <w:r w:rsidRPr="00750EAF">
        <w:t xml:space="preserve"> </w:t>
      </w:r>
      <w:r w:rsidR="00D77F64" w:rsidRPr="00750EAF">
        <w:t>students’ written documentations</w:t>
      </w:r>
      <w:r w:rsidR="00595ACF" w:rsidRPr="00750EAF">
        <w:t xml:space="preserve">, at least concerning the </w:t>
      </w:r>
      <w:r w:rsidR="00F6042B" w:rsidRPr="00750EAF">
        <w:t>problem description element</w:t>
      </w:r>
      <w:r w:rsidR="00D77F64" w:rsidRPr="00750EAF">
        <w:t>.</w:t>
      </w:r>
      <w:r w:rsidRPr="00750EAF">
        <w:t xml:space="preserve"> </w:t>
      </w:r>
      <w:r w:rsidR="00F875B8" w:rsidRPr="00750EAF">
        <w:t xml:space="preserve">As suggested by </w:t>
      </w:r>
      <w:proofErr w:type="spellStart"/>
      <w:r w:rsidR="00F875B8" w:rsidRPr="00750EAF">
        <w:t>Steenrod</w:t>
      </w:r>
      <w:proofErr w:type="spellEnd"/>
      <w:r w:rsidR="00F875B8" w:rsidRPr="00750EAF">
        <w:t xml:space="preserve"> et al. (1973), a combination of communicative resources </w:t>
      </w:r>
      <w:r w:rsidR="003D7A0A" w:rsidRPr="00750EAF">
        <w:t xml:space="preserve">was valued as a quality of efficiency, and increasingly </w:t>
      </w:r>
      <w:r w:rsidR="00CA5604">
        <w:t>efficient</w:t>
      </w:r>
      <w:r w:rsidR="003D7A0A" w:rsidRPr="00750EAF">
        <w:t xml:space="preserve"> when </w:t>
      </w:r>
      <w:r w:rsidR="00F875B8" w:rsidRPr="00750EAF">
        <w:t>appropriate mathematical notation</w:t>
      </w:r>
      <w:r w:rsidR="003D7A0A" w:rsidRPr="00750EAF">
        <w:t xml:space="preserve"> was included. </w:t>
      </w:r>
      <w:r w:rsidR="004D044C" w:rsidRPr="00750EAF">
        <w:t xml:space="preserve">In line with previous research, we could also see that incorrect use of mathematical notation could cause ambiguity, implying a need to highlight </w:t>
      </w:r>
      <w:r w:rsidR="00B547E1">
        <w:t xml:space="preserve">both </w:t>
      </w:r>
      <w:r w:rsidR="0004003B" w:rsidRPr="00750EAF">
        <w:t xml:space="preserve">how and when to use new mathematical symbols and representations. </w:t>
      </w:r>
      <w:r w:rsidR="003D7A0A" w:rsidRPr="00750EAF">
        <w:t xml:space="preserve">Furthermore, </w:t>
      </w:r>
      <w:r w:rsidR="004D044C" w:rsidRPr="00750EAF">
        <w:t>using the described levels of quality to assess student texts made it</w:t>
      </w:r>
      <w:r w:rsidR="0004003B" w:rsidRPr="00750EAF">
        <w:t xml:space="preserve"> possible to identify differences and see progression over time.</w:t>
      </w:r>
      <w:r w:rsidR="007928BB" w:rsidRPr="00750EAF">
        <w:t xml:space="preserve"> </w:t>
      </w:r>
      <w:r w:rsidR="000F568D">
        <w:t>One</w:t>
      </w:r>
      <w:r w:rsidR="007928BB" w:rsidRPr="00750EAF">
        <w:t xml:space="preserve"> implication of the validation phase </w:t>
      </w:r>
      <w:r w:rsidR="000F568D">
        <w:t>is</w:t>
      </w:r>
      <w:r w:rsidR="007928BB" w:rsidRPr="00750EAF">
        <w:t xml:space="preserve"> that all levels of all three aspects of the framework are not always applicable to every element. Correct use of mathematical notation is probably, in many cases</w:t>
      </w:r>
      <w:r w:rsidR="008C1263" w:rsidRPr="00750EAF">
        <w:t>,</w:t>
      </w:r>
      <w:r w:rsidR="007928BB" w:rsidRPr="00750EAF">
        <w:t xml:space="preserve"> a more prominent aspect of </w:t>
      </w:r>
      <w:r w:rsidR="00BD0DFA">
        <w:t xml:space="preserve">the element </w:t>
      </w:r>
      <w:r w:rsidR="007928BB" w:rsidRPr="00BD0DFA">
        <w:rPr>
          <w:i/>
          <w:iCs/>
        </w:rPr>
        <w:t>calculations</w:t>
      </w:r>
      <w:r w:rsidR="007928BB" w:rsidRPr="00750EAF">
        <w:t xml:space="preserve"> </w:t>
      </w:r>
      <w:r w:rsidR="007928BB" w:rsidRPr="00BD0DFA">
        <w:rPr>
          <w:i/>
          <w:iCs/>
        </w:rPr>
        <w:t xml:space="preserve">and arguments </w:t>
      </w:r>
      <w:r w:rsidR="007928BB" w:rsidRPr="00750EAF">
        <w:t>than of the problem description.</w:t>
      </w:r>
    </w:p>
    <w:p w14:paraId="33666162" w14:textId="537F7274" w:rsidR="007928BB" w:rsidRPr="00750EAF" w:rsidRDefault="00562466" w:rsidP="007928BB">
      <w:r w:rsidRPr="00750EAF">
        <w:t xml:space="preserve">We have in this paper only </w:t>
      </w:r>
      <w:r w:rsidR="0071293A" w:rsidRPr="00750EAF">
        <w:t>developed the framework for</w:t>
      </w:r>
      <w:r w:rsidRPr="00750EAF">
        <w:t xml:space="preserve"> </w:t>
      </w:r>
      <w:r w:rsidR="00575E93" w:rsidRPr="00750EAF">
        <w:t>the assessment of the first element, the problem description, enabling only an analytic view of</w:t>
      </w:r>
      <w:r w:rsidRPr="00750EAF">
        <w:t xml:space="preserve"> that particulate element. When the aim is to create a comprehensive narrative, as </w:t>
      </w:r>
      <w:r w:rsidR="004B367B" w:rsidRPr="00750EAF">
        <w:t>Powell et al. (2017) suggested</w:t>
      </w:r>
      <w:r w:rsidRPr="00750EAF">
        <w:t>, the problem description needs to be separated from the solution, which is why a separation is valued higher. However, further research is needed to operationali</w:t>
      </w:r>
      <w:r w:rsidR="00EE00DE">
        <w:t>s</w:t>
      </w:r>
      <w:r w:rsidRPr="00750EAF">
        <w:t xml:space="preserve">e the framework for all elements </w:t>
      </w:r>
      <w:r w:rsidR="004B367B" w:rsidRPr="00750EAF">
        <w:t>to</w:t>
      </w:r>
      <w:r w:rsidRPr="00750EAF">
        <w:t xml:space="preserve"> make a more holistic assessment possible.</w:t>
      </w:r>
    </w:p>
    <w:p w14:paraId="0049FB1E" w14:textId="3B038CEA" w:rsidR="00234AD0" w:rsidRPr="00750EAF" w:rsidRDefault="007928BB" w:rsidP="007928BB">
      <w:r w:rsidRPr="00750EAF">
        <w:t xml:space="preserve">Defining the levels described here turned out to be more challenging than we first expected, </w:t>
      </w:r>
      <w:r w:rsidR="005E5DE4" w:rsidRPr="00750EAF">
        <w:t>partly</w:t>
      </w:r>
      <w:r w:rsidRPr="00750EAF">
        <w:t xml:space="preserve"> because the aspects efficiency and clarity interact with </w:t>
      </w:r>
      <w:r w:rsidR="005E5DE4" w:rsidRPr="00750EAF">
        <w:t>each other.</w:t>
      </w:r>
      <w:r w:rsidR="005070A3" w:rsidRPr="00750EAF">
        <w:t xml:space="preserve"> </w:t>
      </w:r>
      <w:r w:rsidR="00234AD0" w:rsidRPr="00750EAF">
        <w:t>One intriguing result was that w</w:t>
      </w:r>
      <w:r w:rsidR="005070A3" w:rsidRPr="00750EAF">
        <w:t xml:space="preserve">e did not find any text assessed for clarity level 2 </w:t>
      </w:r>
      <w:r w:rsidR="00234AD0" w:rsidRPr="00750EAF">
        <w:t xml:space="preserve">that </w:t>
      </w:r>
      <w:r w:rsidR="001E0BE5" w:rsidRPr="00750EAF">
        <w:t>was</w:t>
      </w:r>
      <w:r w:rsidR="00234AD0" w:rsidRPr="00750EAF">
        <w:t xml:space="preserve"> more than efficiency level 0</w:t>
      </w:r>
      <w:r w:rsidR="00A64943" w:rsidRPr="00750EAF">
        <w:t>. However, we</w:t>
      </w:r>
      <w:r w:rsidR="005070A3" w:rsidRPr="00750EAF">
        <w:t xml:space="preserve"> did </w:t>
      </w:r>
      <w:r w:rsidR="003B1E4F" w:rsidRPr="00750EAF">
        <w:t>assess</w:t>
      </w:r>
      <w:r w:rsidR="005070A3" w:rsidRPr="00750EAF">
        <w:t xml:space="preserve"> several texts on clarity level 1 as effi</w:t>
      </w:r>
      <w:r w:rsidR="00234AD0" w:rsidRPr="00750EAF">
        <w:t>ci</w:t>
      </w:r>
      <w:r w:rsidR="005070A3" w:rsidRPr="00750EAF">
        <w:t xml:space="preserve">ency level 1, 2 or even 3. This can be explained by the fact that clarity level 1 is defined as being </w:t>
      </w:r>
      <w:r w:rsidR="005070A3" w:rsidRPr="00750EAF">
        <w:rPr>
          <w:i/>
          <w:iCs/>
        </w:rPr>
        <w:t>partial</w:t>
      </w:r>
      <w:r w:rsidR="005070A3" w:rsidRPr="00750EAF">
        <w:t xml:space="preserve">, and the part that is there could </w:t>
      </w:r>
      <w:r w:rsidR="00234AD0" w:rsidRPr="00750EAF">
        <w:t xml:space="preserve">well </w:t>
      </w:r>
      <w:r w:rsidR="005070A3" w:rsidRPr="00750EAF">
        <w:t>be efficien</w:t>
      </w:r>
      <w:r w:rsidR="008C1263" w:rsidRPr="00750EAF">
        <w:t>t</w:t>
      </w:r>
      <w:r w:rsidR="005070A3" w:rsidRPr="00750EAF">
        <w:t>ly communicated</w:t>
      </w:r>
      <w:r w:rsidR="00234AD0" w:rsidRPr="00750EAF">
        <w:t xml:space="preserve">. While premises integrated with the calculations might be efficiently communicated from a holistic </w:t>
      </w:r>
      <w:r w:rsidR="00A5542E" w:rsidRPr="00750EAF">
        <w:t xml:space="preserve">point of </w:t>
      </w:r>
      <w:r w:rsidR="003B1E4F" w:rsidRPr="00750EAF">
        <w:t>view</w:t>
      </w:r>
      <w:r w:rsidR="00234AD0" w:rsidRPr="00750EAF">
        <w:t>, it is rarely the case when assessing only the problem description.</w:t>
      </w:r>
    </w:p>
    <w:p w14:paraId="182512C3" w14:textId="7C323A23" w:rsidR="009C171A" w:rsidRPr="00750EAF" w:rsidRDefault="005070A3" w:rsidP="007928BB">
      <w:r w:rsidRPr="00750EAF">
        <w:t xml:space="preserve">The levels of quality described </w:t>
      </w:r>
      <w:r w:rsidR="00234AD0" w:rsidRPr="00750EAF">
        <w:t xml:space="preserve">for the first element </w:t>
      </w:r>
      <w:r w:rsidRPr="00750EAF">
        <w:t xml:space="preserve">were not fully </w:t>
      </w:r>
      <w:r w:rsidR="003B1E4F" w:rsidRPr="00750EAF">
        <w:t>generic</w:t>
      </w:r>
      <w:r w:rsidR="006F475B" w:rsidRPr="00750EAF">
        <w:t>. However, they could</w:t>
      </w:r>
      <w:r w:rsidRPr="00750EAF">
        <w:t xml:space="preserve"> serve as a useful starting point when applied to other elements, which will be </w:t>
      </w:r>
      <w:r w:rsidR="00FA2F22" w:rsidRPr="00750EAF">
        <w:t xml:space="preserve">the next step in our research to </w:t>
      </w:r>
      <w:r w:rsidR="00E823E2" w:rsidRPr="00750EAF">
        <w:t>develop the framework further</w:t>
      </w:r>
      <w:r w:rsidR="00FA2F22" w:rsidRPr="00750EAF">
        <w:t xml:space="preserve">. </w:t>
      </w:r>
    </w:p>
    <w:p w14:paraId="6603223B" w14:textId="77777777" w:rsidR="00815DCA" w:rsidRDefault="00815DCA" w:rsidP="00815DCA"/>
    <w:p w14:paraId="1C0103A8" w14:textId="2FE91BE6" w:rsidR="00CE5DB9" w:rsidRDefault="00CE5DB9" w:rsidP="00CE5DB9">
      <w:pPr>
        <w:pStyle w:val="Rubrik3"/>
      </w:pPr>
      <w:r>
        <w:lastRenderedPageBreak/>
        <w:t>References</w:t>
      </w:r>
    </w:p>
    <w:p w14:paraId="255A3A20" w14:textId="534BBF91" w:rsidR="00815DCA" w:rsidRDefault="00815DCA" w:rsidP="00815DCA">
      <w:pPr>
        <w:pStyle w:val="References"/>
      </w:pPr>
      <w:r>
        <w:t xml:space="preserve">Barwell, R. (2018). Writing in mathematics classrooms. In A. Bailey, C. Maher, &amp; L. Wilkinson (Eds.), </w:t>
      </w:r>
      <w:r w:rsidRPr="00815DCA">
        <w:rPr>
          <w:i/>
          <w:iCs/>
        </w:rPr>
        <w:t>Language, Literacy, and Learning in the STEM Disciplines</w:t>
      </w:r>
      <w:r>
        <w:t xml:space="preserve"> (pp. 1001–1114). Routledge. </w:t>
      </w:r>
    </w:p>
    <w:p w14:paraId="11749B5E" w14:textId="77777777" w:rsidR="00815DCA" w:rsidRDefault="00815DCA" w:rsidP="00815DCA">
      <w:pPr>
        <w:pStyle w:val="References"/>
      </w:pPr>
      <w:r>
        <w:t xml:space="preserve">Casa, T. M., </w:t>
      </w:r>
      <w:proofErr w:type="spellStart"/>
      <w:r>
        <w:t>Firmender</w:t>
      </w:r>
      <w:proofErr w:type="spellEnd"/>
      <w:r>
        <w:t xml:space="preserve">, J. M., Cahill, J., </w:t>
      </w:r>
      <w:proofErr w:type="spellStart"/>
      <w:r>
        <w:t>Cardetti</w:t>
      </w:r>
      <w:proofErr w:type="spellEnd"/>
      <w:r>
        <w:t xml:space="preserve">, F., </w:t>
      </w:r>
      <w:proofErr w:type="spellStart"/>
      <w:r>
        <w:t>Choppin</w:t>
      </w:r>
      <w:proofErr w:type="spellEnd"/>
      <w:r>
        <w:t xml:space="preserve">, J. M., Cohen, J., &amp; </w:t>
      </w:r>
      <w:proofErr w:type="spellStart"/>
      <w:r>
        <w:t>Zawodniak</w:t>
      </w:r>
      <w:proofErr w:type="spellEnd"/>
      <w:r>
        <w:t xml:space="preserve">, R. (2016). </w:t>
      </w:r>
      <w:r w:rsidRPr="00815DCA">
        <w:rPr>
          <w:i/>
          <w:iCs/>
        </w:rPr>
        <w:t>Types of and purposes for elementary mathematical writing: Task force recommendations</w:t>
      </w:r>
      <w:r>
        <w:t xml:space="preserve">. </w:t>
      </w:r>
    </w:p>
    <w:p w14:paraId="41793266" w14:textId="77777777" w:rsidR="00815DCA" w:rsidRDefault="00815DCA" w:rsidP="00815DCA">
      <w:pPr>
        <w:pStyle w:val="References"/>
      </w:pPr>
      <w:r w:rsidRPr="00815DCA">
        <w:rPr>
          <w:lang w:val="sv-SE"/>
        </w:rPr>
        <w:t>Gläser-</w:t>
      </w:r>
      <w:proofErr w:type="spellStart"/>
      <w:r w:rsidRPr="00815DCA">
        <w:rPr>
          <w:lang w:val="sv-SE"/>
        </w:rPr>
        <w:t>Zikuda</w:t>
      </w:r>
      <w:proofErr w:type="spellEnd"/>
      <w:r w:rsidRPr="00815DCA">
        <w:rPr>
          <w:lang w:val="sv-SE"/>
        </w:rPr>
        <w:t xml:space="preserve">, M., </w:t>
      </w:r>
      <w:proofErr w:type="spellStart"/>
      <w:r w:rsidRPr="00815DCA">
        <w:rPr>
          <w:lang w:val="sv-SE"/>
        </w:rPr>
        <w:t>Hagenauer</w:t>
      </w:r>
      <w:proofErr w:type="spellEnd"/>
      <w:r w:rsidRPr="00815DCA">
        <w:rPr>
          <w:lang w:val="sv-SE"/>
        </w:rPr>
        <w:t xml:space="preserve">, G., &amp; Stephan, M. (2020). </w:t>
      </w:r>
      <w:r>
        <w:t xml:space="preserve">The Potential of Qualitative Content Analysis for Empirical Educational Research. </w:t>
      </w:r>
      <w:r w:rsidRPr="00815DCA">
        <w:rPr>
          <w:i/>
          <w:iCs/>
        </w:rPr>
        <w:t xml:space="preserve">Forum Qualitative </w:t>
      </w:r>
      <w:proofErr w:type="spellStart"/>
      <w:r w:rsidRPr="00815DCA">
        <w:rPr>
          <w:i/>
          <w:iCs/>
        </w:rPr>
        <w:t>Sozialforschung</w:t>
      </w:r>
      <w:proofErr w:type="spellEnd"/>
      <w:r w:rsidRPr="00815DCA">
        <w:rPr>
          <w:i/>
          <w:iCs/>
        </w:rPr>
        <w:t xml:space="preserve"> / Forum: Qualitative Social Research, 21</w:t>
      </w:r>
      <w:r>
        <w:t xml:space="preserve">(1). </w:t>
      </w:r>
    </w:p>
    <w:p w14:paraId="618F574F" w14:textId="4E4282D0" w:rsidR="00815DCA" w:rsidRDefault="00815DCA" w:rsidP="00815DCA">
      <w:pPr>
        <w:pStyle w:val="References"/>
      </w:pPr>
      <w:r>
        <w:t xml:space="preserve">Hughes, E. M., </w:t>
      </w:r>
      <w:proofErr w:type="spellStart"/>
      <w:r>
        <w:t>Markelz</w:t>
      </w:r>
      <w:proofErr w:type="spellEnd"/>
      <w:r>
        <w:t xml:space="preserve">, A. M., &amp; Cozad, L. E. (2019). Evaluating Various Undergraduate Perspectives of Elementary-Level Mathematical Writing. </w:t>
      </w:r>
      <w:r w:rsidRPr="00815DCA">
        <w:rPr>
          <w:i/>
          <w:iCs/>
        </w:rPr>
        <w:t>International Journal of Science and Mathematics Education, 17</w:t>
      </w:r>
      <w:r>
        <w:t xml:space="preserve">(5), 1031–1048. </w:t>
      </w:r>
    </w:p>
    <w:p w14:paraId="53154CE3" w14:textId="56A6EA7D" w:rsidR="00815DCA" w:rsidRDefault="00815DCA" w:rsidP="00815DCA">
      <w:pPr>
        <w:pStyle w:val="References"/>
      </w:pPr>
      <w:proofErr w:type="spellStart"/>
      <w:r>
        <w:t>Jewitt</w:t>
      </w:r>
      <w:proofErr w:type="spellEnd"/>
      <w:r>
        <w:t xml:space="preserve">, C. (2011). Different approaches to multimodality. In C. </w:t>
      </w:r>
      <w:proofErr w:type="spellStart"/>
      <w:r>
        <w:t>Jewitt</w:t>
      </w:r>
      <w:proofErr w:type="spellEnd"/>
      <w:r>
        <w:t xml:space="preserve"> (Ed.), </w:t>
      </w:r>
      <w:r w:rsidRPr="00815DCA">
        <w:rPr>
          <w:i/>
          <w:iCs/>
        </w:rPr>
        <w:t>The Routledge handbook of multimodal analysis</w:t>
      </w:r>
      <w:r>
        <w:t xml:space="preserve"> (pp. 28</w:t>
      </w:r>
      <w:r w:rsidR="00A85421">
        <w:t>–</w:t>
      </w:r>
      <w:r>
        <w:t xml:space="preserve">39). Routledge. </w:t>
      </w:r>
    </w:p>
    <w:p w14:paraId="73337C79" w14:textId="77777777" w:rsidR="00815DCA" w:rsidRDefault="00815DCA" w:rsidP="00815DCA">
      <w:pPr>
        <w:pStyle w:val="References"/>
      </w:pPr>
      <w:r>
        <w:t xml:space="preserve">King, B., </w:t>
      </w:r>
      <w:proofErr w:type="spellStart"/>
      <w:r>
        <w:t>Raposo</w:t>
      </w:r>
      <w:proofErr w:type="spellEnd"/>
      <w:r>
        <w:t xml:space="preserve">, D., &amp; Gimenez, M. (2016). Promoting Student Buy-In: Using Writing to Develop Mathematical Understanding. </w:t>
      </w:r>
      <w:r w:rsidRPr="00815DCA">
        <w:rPr>
          <w:i/>
          <w:iCs/>
        </w:rPr>
        <w:t>Georgia Educational Researcher, 13</w:t>
      </w:r>
      <w:r>
        <w:t xml:space="preserve">(2), 33–52. </w:t>
      </w:r>
    </w:p>
    <w:p w14:paraId="193B3043" w14:textId="25206903" w:rsidR="00815DCA" w:rsidRDefault="00815DCA" w:rsidP="00815DCA">
      <w:pPr>
        <w:pStyle w:val="References"/>
      </w:pPr>
      <w:proofErr w:type="spellStart"/>
      <w:r>
        <w:t>Kosko</w:t>
      </w:r>
      <w:proofErr w:type="spellEnd"/>
      <w:r>
        <w:t xml:space="preserve">, K. W., &amp; Zimmerman, B. S. (2019). Emergence of Argument in Children's Mathematical Writing. </w:t>
      </w:r>
      <w:r w:rsidRPr="00815DCA">
        <w:rPr>
          <w:i/>
          <w:iCs/>
        </w:rPr>
        <w:t>Journal of Early Childhood Literacy, 19</w:t>
      </w:r>
      <w:r>
        <w:t xml:space="preserve">(1), 82–106. </w:t>
      </w:r>
    </w:p>
    <w:p w14:paraId="0EB72906" w14:textId="02EFBC39" w:rsidR="00815DCA" w:rsidRDefault="00815DCA" w:rsidP="00815DCA">
      <w:pPr>
        <w:pStyle w:val="References"/>
      </w:pPr>
      <w:proofErr w:type="spellStart"/>
      <w:r>
        <w:t>Namkung</w:t>
      </w:r>
      <w:proofErr w:type="spellEnd"/>
      <w:r>
        <w:t xml:space="preserve">, J. M., Hebert, M., Powell, S. R., </w:t>
      </w:r>
      <w:proofErr w:type="spellStart"/>
      <w:r>
        <w:t>Hoins</w:t>
      </w:r>
      <w:proofErr w:type="spellEnd"/>
      <w:r>
        <w:t xml:space="preserve">, M., </w:t>
      </w:r>
      <w:proofErr w:type="spellStart"/>
      <w:r>
        <w:t>Bricko</w:t>
      </w:r>
      <w:proofErr w:type="spellEnd"/>
      <w:r>
        <w:t xml:space="preserve">, N., &amp; Torchia, M. (2020). Comparing and Validating Four Methods for Scoring Mathematics Writing. </w:t>
      </w:r>
      <w:r w:rsidRPr="00A85421">
        <w:rPr>
          <w:i/>
          <w:iCs/>
        </w:rPr>
        <w:t>Reading &amp; Writing Quarterly, 36</w:t>
      </w:r>
      <w:r>
        <w:t>(2), 157</w:t>
      </w:r>
      <w:r w:rsidR="00A85421">
        <w:t>–</w:t>
      </w:r>
      <w:r>
        <w:t xml:space="preserve">175. </w:t>
      </w:r>
    </w:p>
    <w:p w14:paraId="23AD84E0" w14:textId="77777777" w:rsidR="00815DCA" w:rsidRDefault="00815DCA" w:rsidP="00815DCA">
      <w:pPr>
        <w:pStyle w:val="References"/>
      </w:pPr>
      <w:r>
        <w:t xml:space="preserve">O'Halloran, K. L. (2005). </w:t>
      </w:r>
      <w:r w:rsidRPr="00A85421">
        <w:rPr>
          <w:i/>
          <w:iCs/>
        </w:rPr>
        <w:t xml:space="preserve">Mathematical discourse: Language, </w:t>
      </w:r>
      <w:proofErr w:type="gramStart"/>
      <w:r w:rsidRPr="00A85421">
        <w:rPr>
          <w:i/>
          <w:iCs/>
        </w:rPr>
        <w:t>symbolism</w:t>
      </w:r>
      <w:proofErr w:type="gramEnd"/>
      <w:r w:rsidRPr="00A85421">
        <w:rPr>
          <w:i/>
          <w:iCs/>
        </w:rPr>
        <w:t xml:space="preserve"> and visual images</w:t>
      </w:r>
      <w:r>
        <w:t xml:space="preserve">. Continuum. </w:t>
      </w:r>
    </w:p>
    <w:p w14:paraId="52CF59F8" w14:textId="29145E1A" w:rsidR="00815DCA" w:rsidRDefault="00815DCA" w:rsidP="00815DCA">
      <w:pPr>
        <w:pStyle w:val="References"/>
      </w:pPr>
      <w:r>
        <w:t xml:space="preserve">Powell, S. R., Hebert, M. A., Cohen, J. A., Casa, T. M., &amp; </w:t>
      </w:r>
      <w:proofErr w:type="spellStart"/>
      <w:r>
        <w:t>Firmender</w:t>
      </w:r>
      <w:proofErr w:type="spellEnd"/>
      <w:r>
        <w:t xml:space="preserve">, J. M. (2017). A Synthesis of Mathematics Writing: Assessments, Interventions, and Surveys. </w:t>
      </w:r>
      <w:r w:rsidRPr="00A85421">
        <w:rPr>
          <w:i/>
          <w:iCs/>
        </w:rPr>
        <w:t>Journal of Writing Research, 8</w:t>
      </w:r>
      <w:r>
        <w:t>(3), 493</w:t>
      </w:r>
      <w:r w:rsidR="00A85421">
        <w:t>–</w:t>
      </w:r>
      <w:r>
        <w:t xml:space="preserve">530. </w:t>
      </w:r>
    </w:p>
    <w:p w14:paraId="77BB5BB4" w14:textId="77777777" w:rsidR="00815DCA" w:rsidRDefault="00815DCA" w:rsidP="00815DCA">
      <w:pPr>
        <w:pStyle w:val="References"/>
      </w:pPr>
      <w:proofErr w:type="spellStart"/>
      <w:r>
        <w:t>Rickheit</w:t>
      </w:r>
      <w:proofErr w:type="spellEnd"/>
      <w:r>
        <w:t xml:space="preserve">, G., </w:t>
      </w:r>
      <w:proofErr w:type="spellStart"/>
      <w:r>
        <w:t>Strohner</w:t>
      </w:r>
      <w:proofErr w:type="spellEnd"/>
      <w:r>
        <w:t xml:space="preserve">, H., &amp; </w:t>
      </w:r>
      <w:proofErr w:type="spellStart"/>
      <w:r>
        <w:t>Vorwerg</w:t>
      </w:r>
      <w:proofErr w:type="spellEnd"/>
      <w:r>
        <w:t xml:space="preserve">, C. (2008). The concept of communicative competence. In G. </w:t>
      </w:r>
      <w:proofErr w:type="spellStart"/>
      <w:r>
        <w:t>Rickheit</w:t>
      </w:r>
      <w:proofErr w:type="spellEnd"/>
      <w:r>
        <w:t xml:space="preserve"> &amp; H. </w:t>
      </w:r>
      <w:proofErr w:type="spellStart"/>
      <w:r>
        <w:t>Strohner</w:t>
      </w:r>
      <w:proofErr w:type="spellEnd"/>
      <w:r>
        <w:t xml:space="preserve"> (Eds.) </w:t>
      </w:r>
      <w:r w:rsidRPr="00A85421">
        <w:rPr>
          <w:i/>
          <w:iCs/>
        </w:rPr>
        <w:t>Handbook of communication competence</w:t>
      </w:r>
      <w:r>
        <w:t xml:space="preserve"> (pp. 15–62). Mouton de Gruyter.</w:t>
      </w:r>
    </w:p>
    <w:p w14:paraId="69B9F5B5" w14:textId="77777777" w:rsidR="00815DCA" w:rsidRDefault="00815DCA" w:rsidP="00815DCA">
      <w:pPr>
        <w:pStyle w:val="References"/>
      </w:pPr>
      <w:proofErr w:type="spellStart"/>
      <w:r>
        <w:t>Steenrod</w:t>
      </w:r>
      <w:proofErr w:type="spellEnd"/>
      <w:r>
        <w:t xml:space="preserve">, N. E., </w:t>
      </w:r>
      <w:proofErr w:type="spellStart"/>
      <w:r>
        <w:t>Halmos</w:t>
      </w:r>
      <w:proofErr w:type="spellEnd"/>
      <w:r>
        <w:t xml:space="preserve">, P. R., Schiffer, M. M., &amp; </w:t>
      </w:r>
      <w:proofErr w:type="spellStart"/>
      <w:r>
        <w:t>Dieudonné</w:t>
      </w:r>
      <w:proofErr w:type="spellEnd"/>
      <w:r>
        <w:t xml:space="preserve">, J. A. (1973). </w:t>
      </w:r>
      <w:r w:rsidRPr="00A85421">
        <w:rPr>
          <w:i/>
          <w:iCs/>
        </w:rPr>
        <w:t>How to write mathematics</w:t>
      </w:r>
      <w:r>
        <w:t xml:space="preserve">. The American Mathematical Society. </w:t>
      </w:r>
    </w:p>
    <w:p w14:paraId="1E14218F" w14:textId="634DB7D1" w:rsidR="00815DCA" w:rsidRDefault="00815DCA" w:rsidP="0039251A">
      <w:pPr>
        <w:pStyle w:val="References"/>
      </w:pPr>
      <w:proofErr w:type="spellStart"/>
      <w:r>
        <w:t>Teledahl</w:t>
      </w:r>
      <w:proofErr w:type="spellEnd"/>
      <w:r>
        <w:t xml:space="preserve">, A. (2023). Students' strategies for presenting the problem. </w:t>
      </w:r>
      <w:r w:rsidR="0039251A">
        <w:t xml:space="preserve">In P. </w:t>
      </w:r>
      <w:proofErr w:type="spellStart"/>
      <w:r w:rsidR="0039251A">
        <w:t>Drijvers</w:t>
      </w:r>
      <w:proofErr w:type="spellEnd"/>
      <w:r w:rsidR="0039251A">
        <w:t xml:space="preserve">, C. </w:t>
      </w:r>
      <w:proofErr w:type="spellStart"/>
      <w:r w:rsidR="0039251A">
        <w:t>Csapodi</w:t>
      </w:r>
      <w:proofErr w:type="spellEnd"/>
      <w:r w:rsidR="0039251A">
        <w:t xml:space="preserve">, H. </w:t>
      </w:r>
      <w:proofErr w:type="spellStart"/>
      <w:r w:rsidR="0039251A">
        <w:t>Palmér</w:t>
      </w:r>
      <w:proofErr w:type="spellEnd"/>
      <w:r w:rsidR="0039251A">
        <w:t xml:space="preserve">, K. </w:t>
      </w:r>
      <w:proofErr w:type="spellStart"/>
      <w:r w:rsidR="0039251A">
        <w:t>Gosztonyi</w:t>
      </w:r>
      <w:proofErr w:type="spellEnd"/>
      <w:r w:rsidR="0039251A">
        <w:t xml:space="preserve">, &amp; E. </w:t>
      </w:r>
      <w:proofErr w:type="spellStart"/>
      <w:r w:rsidR="0039251A">
        <w:t>Kónya</w:t>
      </w:r>
      <w:proofErr w:type="spellEnd"/>
      <w:r w:rsidR="0039251A">
        <w:t xml:space="preserve"> (Eds.), </w:t>
      </w:r>
      <w:r w:rsidR="0039251A" w:rsidRPr="007F0CC7">
        <w:rPr>
          <w:i/>
          <w:iCs/>
        </w:rPr>
        <w:t>Proceedings of the Thirteenth Congress of the European Society for Research in Mathematics Education (CERME13)</w:t>
      </w:r>
      <w:r w:rsidR="0039251A">
        <w:t xml:space="preserve"> (pp. </w:t>
      </w:r>
      <w:r w:rsidR="008C582D">
        <w:t>1695</w:t>
      </w:r>
      <w:r w:rsidR="0039251A">
        <w:t>–</w:t>
      </w:r>
      <w:r w:rsidR="007F0CC7">
        <w:t>1702</w:t>
      </w:r>
      <w:r w:rsidR="0039251A">
        <w:t xml:space="preserve">). </w:t>
      </w:r>
      <w:proofErr w:type="spellStart"/>
      <w:r w:rsidR="0039251A">
        <w:t>Alfréd</w:t>
      </w:r>
      <w:proofErr w:type="spellEnd"/>
      <w:r w:rsidR="0039251A">
        <w:t xml:space="preserve"> </w:t>
      </w:r>
      <w:proofErr w:type="spellStart"/>
      <w:r w:rsidR="0039251A">
        <w:t>Rényi</w:t>
      </w:r>
      <w:proofErr w:type="spellEnd"/>
      <w:r w:rsidR="0039251A">
        <w:t xml:space="preserve"> Institute of Mathematics and </w:t>
      </w:r>
      <w:proofErr w:type="spellStart"/>
      <w:r w:rsidR="0039251A">
        <w:t>ERME</w:t>
      </w:r>
      <w:proofErr w:type="spellEnd"/>
      <w:r w:rsidR="0039251A">
        <w:t>.</w:t>
      </w:r>
    </w:p>
    <w:p w14:paraId="055827A5" w14:textId="77777777" w:rsidR="00815DCA" w:rsidRDefault="00815DCA" w:rsidP="00815DCA">
      <w:pPr>
        <w:pStyle w:val="References"/>
      </w:pPr>
      <w:proofErr w:type="spellStart"/>
      <w:r>
        <w:t>Teledahl</w:t>
      </w:r>
      <w:proofErr w:type="spellEnd"/>
      <w:r>
        <w:t xml:space="preserve">, A., </w:t>
      </w:r>
      <w:proofErr w:type="spellStart"/>
      <w:r>
        <w:t>Kilhamn</w:t>
      </w:r>
      <w:proofErr w:type="spellEnd"/>
      <w:r>
        <w:t xml:space="preserve">, C., Ahl, L., &amp; </w:t>
      </w:r>
      <w:proofErr w:type="spellStart"/>
      <w:r>
        <w:t>Helenius</w:t>
      </w:r>
      <w:proofErr w:type="spellEnd"/>
      <w:r>
        <w:t xml:space="preserve">, O. (Forthcoming). </w:t>
      </w:r>
      <w:r w:rsidRPr="007F0CC7">
        <w:rPr>
          <w:i/>
          <w:iCs/>
        </w:rPr>
        <w:t>Defining and measuring quality in students’ mathematical writing: A systematic literature review</w:t>
      </w:r>
    </w:p>
    <w:p w14:paraId="749FA221" w14:textId="14BD161E" w:rsidR="00815DCA" w:rsidRDefault="00815DCA" w:rsidP="00815DCA">
      <w:pPr>
        <w:pStyle w:val="References"/>
      </w:pPr>
      <w:proofErr w:type="spellStart"/>
      <w:r w:rsidRPr="00815DCA">
        <w:rPr>
          <w:lang w:val="sv-SE"/>
        </w:rPr>
        <w:t>Teledahl</w:t>
      </w:r>
      <w:proofErr w:type="spellEnd"/>
      <w:r w:rsidRPr="00815DCA">
        <w:rPr>
          <w:lang w:val="sv-SE"/>
        </w:rPr>
        <w:t xml:space="preserve">, A., </w:t>
      </w:r>
      <w:proofErr w:type="spellStart"/>
      <w:r w:rsidRPr="00815DCA">
        <w:rPr>
          <w:lang w:val="sv-SE"/>
        </w:rPr>
        <w:t>Kilhamn</w:t>
      </w:r>
      <w:proofErr w:type="spellEnd"/>
      <w:r w:rsidRPr="00815DCA">
        <w:rPr>
          <w:lang w:val="sv-SE"/>
        </w:rPr>
        <w:t xml:space="preserve">, C., Helenius, O., &amp; Ahl, L. (2023). </w:t>
      </w:r>
      <w:r>
        <w:t xml:space="preserve">Writing down the solution separate from solving the problem. </w:t>
      </w:r>
      <w:r w:rsidRPr="007F0CC7">
        <w:rPr>
          <w:i/>
          <w:iCs/>
        </w:rPr>
        <w:t>For the Learning of Mathematics, 43</w:t>
      </w:r>
      <w:r>
        <w:t>(2), 41</w:t>
      </w:r>
      <w:r w:rsidR="000E2A0F">
        <w:t>–</w:t>
      </w:r>
      <w:r>
        <w:t xml:space="preserve">46. </w:t>
      </w:r>
    </w:p>
    <w:p w14:paraId="56E7EF70" w14:textId="77777777" w:rsidR="00CE5DB9" w:rsidRPr="00750EAF" w:rsidRDefault="00CE5DB9" w:rsidP="00CE5DB9">
      <w:pPr>
        <w:pStyle w:val="Rubrik3"/>
        <w:tabs>
          <w:tab w:val="left" w:pos="8146"/>
        </w:tabs>
      </w:pPr>
      <w:r w:rsidRPr="00750EAF">
        <w:t xml:space="preserve">Acknowledgements </w:t>
      </w:r>
      <w:r w:rsidRPr="00750EAF">
        <w:tab/>
      </w:r>
    </w:p>
    <w:p w14:paraId="1AD97408" w14:textId="77777777" w:rsidR="00CE5DB9" w:rsidRDefault="00CE5DB9" w:rsidP="00CE5DB9">
      <w:pPr>
        <w:pStyle w:val="Brdtext"/>
      </w:pPr>
      <w:r w:rsidRPr="00750EAF">
        <w:t>This paper is part of grant 2020-00066 under the Swedish Institute for Educational Research.</w:t>
      </w:r>
    </w:p>
    <w:p w14:paraId="3A5E8382" w14:textId="77777777" w:rsidR="00CE5DB9" w:rsidRPr="00815DCA" w:rsidRDefault="00CE5DB9" w:rsidP="00815DCA">
      <w:pPr>
        <w:pStyle w:val="References"/>
      </w:pPr>
    </w:p>
    <w:sectPr w:rsidR="00CE5DB9" w:rsidRPr="00815DCA" w:rsidSect="005A2977">
      <w:headerReference w:type="default" r:id="rId11"/>
      <w:footerReference w:type="even" r:id="rId12"/>
      <w:footerReference w:type="default" r:id="rId13"/>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2BBFF" w14:textId="77777777" w:rsidR="005A2977" w:rsidRDefault="005A2977">
      <w:pPr>
        <w:spacing w:line="240" w:lineRule="auto"/>
      </w:pPr>
      <w:r>
        <w:separator/>
      </w:r>
    </w:p>
  </w:endnote>
  <w:endnote w:type="continuationSeparator" w:id="0">
    <w:p w14:paraId="47041E4D" w14:textId="77777777" w:rsidR="005A2977" w:rsidRDefault="005A29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16C" w14:textId="77777777" w:rsidR="002E6010" w:rsidRDefault="002E6010" w:rsidP="002E6010">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593848F4" w14:textId="77777777" w:rsidR="002E6010" w:rsidRDefault="002E6010">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3251D" w14:textId="2FBDBEA7" w:rsidR="002E6010" w:rsidRDefault="002E6010" w:rsidP="002E6010">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FD35F8">
      <w:rPr>
        <w:rStyle w:val="Sidnummer"/>
        <w:noProof/>
      </w:rPr>
      <w:t>1</w:t>
    </w:r>
    <w:r>
      <w:rPr>
        <w:rStyle w:val="Sidnummer"/>
      </w:rPr>
      <w:fldChar w:fldCharType="end"/>
    </w:r>
  </w:p>
  <w:p w14:paraId="21937EF6" w14:textId="7F3484FC" w:rsidR="002E6010" w:rsidRDefault="002E6010" w:rsidP="0050650C">
    <w:pPr>
      <w:pStyle w:val="Sidfot"/>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9E4CC" w14:textId="77777777" w:rsidR="005A2977" w:rsidRDefault="005A2977">
      <w:pPr>
        <w:spacing w:line="240" w:lineRule="auto"/>
      </w:pPr>
      <w:r>
        <w:separator/>
      </w:r>
    </w:p>
  </w:footnote>
  <w:footnote w:type="continuationSeparator" w:id="0">
    <w:p w14:paraId="42BF7200" w14:textId="77777777" w:rsidR="005A2977" w:rsidRDefault="005A29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3864A" w14:textId="77777777" w:rsidR="002E6010" w:rsidRDefault="002E6010">
    <w:pPr>
      <w:framePr w:wrap="auto" w:vAnchor="text" w:hAnchor="margin" w:xAlign="right" w:y="1"/>
    </w:pPr>
  </w:p>
  <w:p w14:paraId="4AC39D26" w14:textId="77777777" w:rsidR="002E6010" w:rsidRDefault="002E601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125C58"/>
    <w:multiLevelType w:val="multilevel"/>
    <w:tmpl w:val="ED624DB4"/>
    <w:styleLink w:val="Aktuelllista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1CC84ECC"/>
    <w:multiLevelType w:val="multilevel"/>
    <w:tmpl w:val="0716177C"/>
    <w:lvl w:ilvl="0">
      <w:numFmt w:val="decimal"/>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23261D61"/>
    <w:multiLevelType w:val="multilevel"/>
    <w:tmpl w:val="728E2E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38B331F"/>
    <w:multiLevelType w:val="hybridMultilevel"/>
    <w:tmpl w:val="BE84850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2B5E7201"/>
    <w:multiLevelType w:val="hybridMultilevel"/>
    <w:tmpl w:val="EC6EB50E"/>
    <w:lvl w:ilvl="0" w:tplc="44444030">
      <w:start w:val="1"/>
      <w:numFmt w:val="lowerLetter"/>
      <w:lvlText w:val="%1)"/>
      <w:lvlJc w:val="left"/>
      <w:pPr>
        <w:ind w:left="1068" w:hanging="360"/>
      </w:pPr>
      <w:rPr>
        <w:rFonts w:hint="default"/>
      </w:rPr>
    </w:lvl>
    <w:lvl w:ilvl="1" w:tplc="041D0019" w:tentative="1">
      <w:start w:val="1"/>
      <w:numFmt w:val="lowerLetter"/>
      <w:lvlText w:val="%2."/>
      <w:lvlJc w:val="left"/>
      <w:pPr>
        <w:ind w:left="1788" w:hanging="360"/>
      </w:pPr>
    </w:lvl>
    <w:lvl w:ilvl="2" w:tplc="041D001B" w:tentative="1">
      <w:start w:val="1"/>
      <w:numFmt w:val="lowerRoman"/>
      <w:lvlText w:val="%3."/>
      <w:lvlJc w:val="right"/>
      <w:pPr>
        <w:ind w:left="2508" w:hanging="180"/>
      </w:pPr>
    </w:lvl>
    <w:lvl w:ilvl="3" w:tplc="041D000F" w:tentative="1">
      <w:start w:val="1"/>
      <w:numFmt w:val="decimal"/>
      <w:lvlText w:val="%4."/>
      <w:lvlJc w:val="left"/>
      <w:pPr>
        <w:ind w:left="3228" w:hanging="360"/>
      </w:pPr>
    </w:lvl>
    <w:lvl w:ilvl="4" w:tplc="041D0019" w:tentative="1">
      <w:start w:val="1"/>
      <w:numFmt w:val="lowerLetter"/>
      <w:lvlText w:val="%5."/>
      <w:lvlJc w:val="left"/>
      <w:pPr>
        <w:ind w:left="3948" w:hanging="360"/>
      </w:pPr>
    </w:lvl>
    <w:lvl w:ilvl="5" w:tplc="041D001B" w:tentative="1">
      <w:start w:val="1"/>
      <w:numFmt w:val="lowerRoman"/>
      <w:lvlText w:val="%6."/>
      <w:lvlJc w:val="right"/>
      <w:pPr>
        <w:ind w:left="4668" w:hanging="180"/>
      </w:pPr>
    </w:lvl>
    <w:lvl w:ilvl="6" w:tplc="041D000F" w:tentative="1">
      <w:start w:val="1"/>
      <w:numFmt w:val="decimal"/>
      <w:lvlText w:val="%7."/>
      <w:lvlJc w:val="left"/>
      <w:pPr>
        <w:ind w:left="5388" w:hanging="360"/>
      </w:pPr>
    </w:lvl>
    <w:lvl w:ilvl="7" w:tplc="041D0019" w:tentative="1">
      <w:start w:val="1"/>
      <w:numFmt w:val="lowerLetter"/>
      <w:lvlText w:val="%8."/>
      <w:lvlJc w:val="left"/>
      <w:pPr>
        <w:ind w:left="6108" w:hanging="360"/>
      </w:pPr>
    </w:lvl>
    <w:lvl w:ilvl="8" w:tplc="041D001B" w:tentative="1">
      <w:start w:val="1"/>
      <w:numFmt w:val="lowerRoman"/>
      <w:lvlText w:val="%9."/>
      <w:lvlJc w:val="right"/>
      <w:pPr>
        <w:ind w:left="6828" w:hanging="180"/>
      </w:pPr>
    </w:lvl>
  </w:abstractNum>
  <w:abstractNum w:abstractNumId="6" w15:restartNumberingAfterBreak="0">
    <w:nsid w:val="316B1512"/>
    <w:multiLevelType w:val="hybridMultilevel"/>
    <w:tmpl w:val="CD7C9974"/>
    <w:lvl w:ilvl="0" w:tplc="C63C6F56">
      <w:start w:val="1"/>
      <w:numFmt w:val="lowerLetter"/>
      <w:lvlText w:val="%1)"/>
      <w:lvlJc w:val="left"/>
      <w:pPr>
        <w:ind w:left="785" w:hanging="360"/>
      </w:pPr>
      <w:rPr>
        <w:rFonts w:hint="default"/>
      </w:rPr>
    </w:lvl>
    <w:lvl w:ilvl="1" w:tplc="041D0019" w:tentative="1">
      <w:start w:val="1"/>
      <w:numFmt w:val="lowerLetter"/>
      <w:lvlText w:val="%2."/>
      <w:lvlJc w:val="left"/>
      <w:pPr>
        <w:ind w:left="1505" w:hanging="360"/>
      </w:pPr>
    </w:lvl>
    <w:lvl w:ilvl="2" w:tplc="041D001B" w:tentative="1">
      <w:start w:val="1"/>
      <w:numFmt w:val="lowerRoman"/>
      <w:lvlText w:val="%3."/>
      <w:lvlJc w:val="right"/>
      <w:pPr>
        <w:ind w:left="2225" w:hanging="180"/>
      </w:pPr>
    </w:lvl>
    <w:lvl w:ilvl="3" w:tplc="041D000F" w:tentative="1">
      <w:start w:val="1"/>
      <w:numFmt w:val="decimal"/>
      <w:lvlText w:val="%4."/>
      <w:lvlJc w:val="left"/>
      <w:pPr>
        <w:ind w:left="2945" w:hanging="360"/>
      </w:pPr>
    </w:lvl>
    <w:lvl w:ilvl="4" w:tplc="041D0019" w:tentative="1">
      <w:start w:val="1"/>
      <w:numFmt w:val="lowerLetter"/>
      <w:lvlText w:val="%5."/>
      <w:lvlJc w:val="left"/>
      <w:pPr>
        <w:ind w:left="3665" w:hanging="360"/>
      </w:pPr>
    </w:lvl>
    <w:lvl w:ilvl="5" w:tplc="041D001B" w:tentative="1">
      <w:start w:val="1"/>
      <w:numFmt w:val="lowerRoman"/>
      <w:lvlText w:val="%6."/>
      <w:lvlJc w:val="right"/>
      <w:pPr>
        <w:ind w:left="4385" w:hanging="180"/>
      </w:pPr>
    </w:lvl>
    <w:lvl w:ilvl="6" w:tplc="041D000F" w:tentative="1">
      <w:start w:val="1"/>
      <w:numFmt w:val="decimal"/>
      <w:lvlText w:val="%7."/>
      <w:lvlJc w:val="left"/>
      <w:pPr>
        <w:ind w:left="5105" w:hanging="360"/>
      </w:pPr>
    </w:lvl>
    <w:lvl w:ilvl="7" w:tplc="041D0019" w:tentative="1">
      <w:start w:val="1"/>
      <w:numFmt w:val="lowerLetter"/>
      <w:lvlText w:val="%8."/>
      <w:lvlJc w:val="left"/>
      <w:pPr>
        <w:ind w:left="5825" w:hanging="360"/>
      </w:pPr>
    </w:lvl>
    <w:lvl w:ilvl="8" w:tplc="041D001B" w:tentative="1">
      <w:start w:val="1"/>
      <w:numFmt w:val="lowerRoman"/>
      <w:lvlText w:val="%9."/>
      <w:lvlJc w:val="right"/>
      <w:pPr>
        <w:ind w:left="6545" w:hanging="180"/>
      </w:pPr>
    </w:lvl>
  </w:abstractNum>
  <w:abstractNum w:abstractNumId="7" w15:restartNumberingAfterBreak="0">
    <w:nsid w:val="349E6085"/>
    <w:multiLevelType w:val="hybridMultilevel"/>
    <w:tmpl w:val="672A347A"/>
    <w:lvl w:ilvl="0" w:tplc="E63C070A">
      <w:start w:val="1"/>
      <w:numFmt w:val="lowerLetter"/>
      <w:lvlText w:val="%1)"/>
      <w:lvlJc w:val="left"/>
      <w:pPr>
        <w:ind w:left="845" w:hanging="360"/>
      </w:pPr>
      <w:rPr>
        <w:rFonts w:ascii="Calibri" w:hAnsi="Calibri" w:cs="Calibri" w:hint="default"/>
        <w:color w:val="000000"/>
        <w:sz w:val="22"/>
      </w:rPr>
    </w:lvl>
    <w:lvl w:ilvl="1" w:tplc="041D0019" w:tentative="1">
      <w:start w:val="1"/>
      <w:numFmt w:val="lowerLetter"/>
      <w:lvlText w:val="%2."/>
      <w:lvlJc w:val="left"/>
      <w:pPr>
        <w:ind w:left="1565" w:hanging="360"/>
      </w:pPr>
    </w:lvl>
    <w:lvl w:ilvl="2" w:tplc="041D001B" w:tentative="1">
      <w:start w:val="1"/>
      <w:numFmt w:val="lowerRoman"/>
      <w:lvlText w:val="%3."/>
      <w:lvlJc w:val="right"/>
      <w:pPr>
        <w:ind w:left="2285" w:hanging="180"/>
      </w:pPr>
    </w:lvl>
    <w:lvl w:ilvl="3" w:tplc="041D000F" w:tentative="1">
      <w:start w:val="1"/>
      <w:numFmt w:val="decimal"/>
      <w:lvlText w:val="%4."/>
      <w:lvlJc w:val="left"/>
      <w:pPr>
        <w:ind w:left="3005" w:hanging="360"/>
      </w:pPr>
    </w:lvl>
    <w:lvl w:ilvl="4" w:tplc="041D0019" w:tentative="1">
      <w:start w:val="1"/>
      <w:numFmt w:val="lowerLetter"/>
      <w:lvlText w:val="%5."/>
      <w:lvlJc w:val="left"/>
      <w:pPr>
        <w:ind w:left="3725" w:hanging="360"/>
      </w:pPr>
    </w:lvl>
    <w:lvl w:ilvl="5" w:tplc="041D001B" w:tentative="1">
      <w:start w:val="1"/>
      <w:numFmt w:val="lowerRoman"/>
      <w:lvlText w:val="%6."/>
      <w:lvlJc w:val="right"/>
      <w:pPr>
        <w:ind w:left="4445" w:hanging="180"/>
      </w:pPr>
    </w:lvl>
    <w:lvl w:ilvl="6" w:tplc="041D000F" w:tentative="1">
      <w:start w:val="1"/>
      <w:numFmt w:val="decimal"/>
      <w:lvlText w:val="%7."/>
      <w:lvlJc w:val="left"/>
      <w:pPr>
        <w:ind w:left="5165" w:hanging="360"/>
      </w:pPr>
    </w:lvl>
    <w:lvl w:ilvl="7" w:tplc="041D0019" w:tentative="1">
      <w:start w:val="1"/>
      <w:numFmt w:val="lowerLetter"/>
      <w:lvlText w:val="%8."/>
      <w:lvlJc w:val="left"/>
      <w:pPr>
        <w:ind w:left="5885" w:hanging="360"/>
      </w:pPr>
    </w:lvl>
    <w:lvl w:ilvl="8" w:tplc="041D001B" w:tentative="1">
      <w:start w:val="1"/>
      <w:numFmt w:val="lowerRoman"/>
      <w:lvlText w:val="%9."/>
      <w:lvlJc w:val="right"/>
      <w:pPr>
        <w:ind w:left="6605" w:hanging="180"/>
      </w:pPr>
    </w:lvl>
  </w:abstractNum>
  <w:abstractNum w:abstractNumId="8" w15:restartNumberingAfterBreak="0">
    <w:nsid w:val="38B6515F"/>
    <w:multiLevelType w:val="multilevel"/>
    <w:tmpl w:val="6FBC19AE"/>
    <w:styleLink w:val="Aktuelllista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43A42E75"/>
    <w:multiLevelType w:val="hybridMultilevel"/>
    <w:tmpl w:val="48462B8A"/>
    <w:lvl w:ilvl="0" w:tplc="012658CE">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51863FE3"/>
    <w:multiLevelType w:val="multilevel"/>
    <w:tmpl w:val="33FA4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4D3379"/>
    <w:multiLevelType w:val="multilevel"/>
    <w:tmpl w:val="405C6D40"/>
    <w:lvl w:ilvl="0">
      <w:numFmt w:val="decimal"/>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69B34E39"/>
    <w:multiLevelType w:val="multilevel"/>
    <w:tmpl w:val="7D1AB802"/>
    <w:styleLink w:val="Aktuelllista3"/>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6E866A36"/>
    <w:multiLevelType w:val="hybridMultilevel"/>
    <w:tmpl w:val="EAA678E2"/>
    <w:lvl w:ilvl="0" w:tplc="46489CFC">
      <w:start w:val="1"/>
      <w:numFmt w:val="lowerLetter"/>
      <w:lvlText w:val="%1)"/>
      <w:lvlJc w:val="left"/>
      <w:pPr>
        <w:ind w:left="785" w:hanging="360"/>
      </w:pPr>
      <w:rPr>
        <w:rFonts w:ascii="Calibri" w:hAnsi="Calibri" w:cs="Calibri" w:hint="default"/>
        <w:color w:val="000000"/>
        <w:sz w:val="22"/>
      </w:rPr>
    </w:lvl>
    <w:lvl w:ilvl="1" w:tplc="041D0019" w:tentative="1">
      <w:start w:val="1"/>
      <w:numFmt w:val="lowerLetter"/>
      <w:lvlText w:val="%2."/>
      <w:lvlJc w:val="left"/>
      <w:pPr>
        <w:ind w:left="1505" w:hanging="360"/>
      </w:pPr>
    </w:lvl>
    <w:lvl w:ilvl="2" w:tplc="041D001B" w:tentative="1">
      <w:start w:val="1"/>
      <w:numFmt w:val="lowerRoman"/>
      <w:lvlText w:val="%3."/>
      <w:lvlJc w:val="right"/>
      <w:pPr>
        <w:ind w:left="2225" w:hanging="180"/>
      </w:pPr>
    </w:lvl>
    <w:lvl w:ilvl="3" w:tplc="041D000F" w:tentative="1">
      <w:start w:val="1"/>
      <w:numFmt w:val="decimal"/>
      <w:lvlText w:val="%4."/>
      <w:lvlJc w:val="left"/>
      <w:pPr>
        <w:ind w:left="2945" w:hanging="360"/>
      </w:pPr>
    </w:lvl>
    <w:lvl w:ilvl="4" w:tplc="041D0019" w:tentative="1">
      <w:start w:val="1"/>
      <w:numFmt w:val="lowerLetter"/>
      <w:lvlText w:val="%5."/>
      <w:lvlJc w:val="left"/>
      <w:pPr>
        <w:ind w:left="3665" w:hanging="360"/>
      </w:pPr>
    </w:lvl>
    <w:lvl w:ilvl="5" w:tplc="041D001B" w:tentative="1">
      <w:start w:val="1"/>
      <w:numFmt w:val="lowerRoman"/>
      <w:lvlText w:val="%6."/>
      <w:lvlJc w:val="right"/>
      <w:pPr>
        <w:ind w:left="4385" w:hanging="180"/>
      </w:pPr>
    </w:lvl>
    <w:lvl w:ilvl="6" w:tplc="041D000F" w:tentative="1">
      <w:start w:val="1"/>
      <w:numFmt w:val="decimal"/>
      <w:lvlText w:val="%7."/>
      <w:lvlJc w:val="left"/>
      <w:pPr>
        <w:ind w:left="5105" w:hanging="360"/>
      </w:pPr>
    </w:lvl>
    <w:lvl w:ilvl="7" w:tplc="041D0019" w:tentative="1">
      <w:start w:val="1"/>
      <w:numFmt w:val="lowerLetter"/>
      <w:lvlText w:val="%8."/>
      <w:lvlJc w:val="left"/>
      <w:pPr>
        <w:ind w:left="5825" w:hanging="360"/>
      </w:pPr>
    </w:lvl>
    <w:lvl w:ilvl="8" w:tplc="041D001B" w:tentative="1">
      <w:start w:val="1"/>
      <w:numFmt w:val="lowerRoman"/>
      <w:lvlText w:val="%9."/>
      <w:lvlJc w:val="right"/>
      <w:pPr>
        <w:ind w:left="6545" w:hanging="180"/>
      </w:pPr>
    </w:lvl>
  </w:abstractNum>
  <w:abstractNum w:abstractNumId="14" w15:restartNumberingAfterBreak="0">
    <w:nsid w:val="74367DEC"/>
    <w:multiLevelType w:val="multilevel"/>
    <w:tmpl w:val="49E08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6EE5E34"/>
    <w:multiLevelType w:val="multilevel"/>
    <w:tmpl w:val="9D3C6DBA"/>
    <w:lvl w:ilvl="0">
      <w:numFmt w:val="decimal"/>
      <w:lvlText w:val="%1."/>
      <w:lvlJc w:val="left"/>
      <w:pPr>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16cid:durableId="1370111645">
    <w:abstractNumId w:val="0"/>
  </w:num>
  <w:num w:numId="2" w16cid:durableId="1454593291">
    <w:abstractNumId w:val="4"/>
  </w:num>
  <w:num w:numId="3" w16cid:durableId="918707484">
    <w:abstractNumId w:val="14"/>
  </w:num>
  <w:num w:numId="4" w16cid:durableId="1981959890">
    <w:abstractNumId w:val="2"/>
  </w:num>
  <w:num w:numId="5" w16cid:durableId="1075198813">
    <w:abstractNumId w:val="15"/>
  </w:num>
  <w:num w:numId="6" w16cid:durableId="117190515">
    <w:abstractNumId w:val="11"/>
  </w:num>
  <w:num w:numId="7" w16cid:durableId="251545309">
    <w:abstractNumId w:val="5"/>
  </w:num>
  <w:num w:numId="8" w16cid:durableId="1246570776">
    <w:abstractNumId w:val="6"/>
  </w:num>
  <w:num w:numId="9" w16cid:durableId="1016931776">
    <w:abstractNumId w:val="13"/>
  </w:num>
  <w:num w:numId="10" w16cid:durableId="880172067">
    <w:abstractNumId w:val="7"/>
  </w:num>
  <w:num w:numId="11" w16cid:durableId="330449102">
    <w:abstractNumId w:val="8"/>
  </w:num>
  <w:num w:numId="12" w16cid:durableId="1880047980">
    <w:abstractNumId w:val="1"/>
  </w:num>
  <w:num w:numId="13" w16cid:durableId="135222735">
    <w:abstractNumId w:val="12"/>
  </w:num>
  <w:num w:numId="14" w16cid:durableId="2141802538">
    <w:abstractNumId w:val="9"/>
  </w:num>
  <w:num w:numId="15" w16cid:durableId="1199052297">
    <w:abstractNumId w:val="10"/>
  </w:num>
  <w:num w:numId="16" w16cid:durableId="14902945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removePersonalInformation/>
  <w:removeDateAndTime/>
  <w:embedSystemFonts/>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ps2w2r9a0dtedt5s52wfcfewpttz2vfpv&quot;&gt;My EndNote Library&lt;record-ids&gt;&lt;item&gt;294&lt;/item&gt;&lt;item&gt;373&lt;/item&gt;&lt;item&gt;520&lt;/item&gt;&lt;item&gt;734&lt;/item&gt;&lt;item&gt;928&lt;/item&gt;&lt;item&gt;932&lt;/item&gt;&lt;item&gt;966&lt;/item&gt;&lt;item&gt;978&lt;/item&gt;&lt;item&gt;1078&lt;/item&gt;&lt;item&gt;1199&lt;/item&gt;&lt;item&gt;1200&lt;/item&gt;&lt;item&gt;1201&lt;/item&gt;&lt;/record-ids&gt;&lt;/item&gt;&lt;/Libraries&gt;"/>
  </w:docVars>
  <w:rsids>
    <w:rsidRoot w:val="00B13C57"/>
    <w:rsid w:val="00001E97"/>
    <w:rsid w:val="00003E61"/>
    <w:rsid w:val="00004A11"/>
    <w:rsid w:val="00011760"/>
    <w:rsid w:val="00017AA5"/>
    <w:rsid w:val="000307A9"/>
    <w:rsid w:val="0004003B"/>
    <w:rsid w:val="00044CB4"/>
    <w:rsid w:val="00053461"/>
    <w:rsid w:val="00064A57"/>
    <w:rsid w:val="0007369F"/>
    <w:rsid w:val="000761F4"/>
    <w:rsid w:val="00084739"/>
    <w:rsid w:val="00090C9F"/>
    <w:rsid w:val="000A0086"/>
    <w:rsid w:val="000A6098"/>
    <w:rsid w:val="000A76D3"/>
    <w:rsid w:val="000A7B6E"/>
    <w:rsid w:val="000B3837"/>
    <w:rsid w:val="000B40BB"/>
    <w:rsid w:val="000C5587"/>
    <w:rsid w:val="000D2258"/>
    <w:rsid w:val="000D2F62"/>
    <w:rsid w:val="000E01DA"/>
    <w:rsid w:val="000E2A0F"/>
    <w:rsid w:val="000F568D"/>
    <w:rsid w:val="000F7629"/>
    <w:rsid w:val="000F7BC9"/>
    <w:rsid w:val="001034CF"/>
    <w:rsid w:val="00104B2B"/>
    <w:rsid w:val="0011279A"/>
    <w:rsid w:val="001133AE"/>
    <w:rsid w:val="00115312"/>
    <w:rsid w:val="0011554E"/>
    <w:rsid w:val="00117643"/>
    <w:rsid w:val="00125AA7"/>
    <w:rsid w:val="00133F5F"/>
    <w:rsid w:val="001446C5"/>
    <w:rsid w:val="00145918"/>
    <w:rsid w:val="00160185"/>
    <w:rsid w:val="00163860"/>
    <w:rsid w:val="00166BAF"/>
    <w:rsid w:val="00173A29"/>
    <w:rsid w:val="00176DAC"/>
    <w:rsid w:val="0018742D"/>
    <w:rsid w:val="00190061"/>
    <w:rsid w:val="001A021B"/>
    <w:rsid w:val="001A262E"/>
    <w:rsid w:val="001B05D0"/>
    <w:rsid w:val="001C5FB0"/>
    <w:rsid w:val="001D3A76"/>
    <w:rsid w:val="001D6D1D"/>
    <w:rsid w:val="001E0BE5"/>
    <w:rsid w:val="001E38F8"/>
    <w:rsid w:val="001E51A6"/>
    <w:rsid w:val="001E6F33"/>
    <w:rsid w:val="001F4F23"/>
    <w:rsid w:val="00203455"/>
    <w:rsid w:val="00205894"/>
    <w:rsid w:val="002076C4"/>
    <w:rsid w:val="002148FA"/>
    <w:rsid w:val="0022002F"/>
    <w:rsid w:val="002204AD"/>
    <w:rsid w:val="0022074E"/>
    <w:rsid w:val="00232E37"/>
    <w:rsid w:val="00234AD0"/>
    <w:rsid w:val="0024106F"/>
    <w:rsid w:val="00244C7A"/>
    <w:rsid w:val="00245C4D"/>
    <w:rsid w:val="00246A0D"/>
    <w:rsid w:val="0024725C"/>
    <w:rsid w:val="00251013"/>
    <w:rsid w:val="00253E48"/>
    <w:rsid w:val="00253EB1"/>
    <w:rsid w:val="002564A1"/>
    <w:rsid w:val="002671DC"/>
    <w:rsid w:val="002824CB"/>
    <w:rsid w:val="00284C01"/>
    <w:rsid w:val="00293287"/>
    <w:rsid w:val="002A38E1"/>
    <w:rsid w:val="002A696A"/>
    <w:rsid w:val="002B2E15"/>
    <w:rsid w:val="002C4DC1"/>
    <w:rsid w:val="002C65E6"/>
    <w:rsid w:val="002D263E"/>
    <w:rsid w:val="002E45FA"/>
    <w:rsid w:val="002E6010"/>
    <w:rsid w:val="002E641B"/>
    <w:rsid w:val="002E7769"/>
    <w:rsid w:val="002F046E"/>
    <w:rsid w:val="002F0737"/>
    <w:rsid w:val="002F1399"/>
    <w:rsid w:val="002F6AEA"/>
    <w:rsid w:val="002F7166"/>
    <w:rsid w:val="00306AB8"/>
    <w:rsid w:val="00313289"/>
    <w:rsid w:val="00314ECD"/>
    <w:rsid w:val="0031724F"/>
    <w:rsid w:val="00326263"/>
    <w:rsid w:val="00333411"/>
    <w:rsid w:val="00334B00"/>
    <w:rsid w:val="003354C3"/>
    <w:rsid w:val="00352C52"/>
    <w:rsid w:val="0035565B"/>
    <w:rsid w:val="00363CFA"/>
    <w:rsid w:val="0037154B"/>
    <w:rsid w:val="003741EE"/>
    <w:rsid w:val="00382518"/>
    <w:rsid w:val="003862EC"/>
    <w:rsid w:val="0039251A"/>
    <w:rsid w:val="0039252F"/>
    <w:rsid w:val="00393F29"/>
    <w:rsid w:val="003947B5"/>
    <w:rsid w:val="00397C58"/>
    <w:rsid w:val="003A1CD9"/>
    <w:rsid w:val="003B1E4F"/>
    <w:rsid w:val="003B2647"/>
    <w:rsid w:val="003C4EB8"/>
    <w:rsid w:val="003C60A6"/>
    <w:rsid w:val="003D66B9"/>
    <w:rsid w:val="003D7A0A"/>
    <w:rsid w:val="003E7435"/>
    <w:rsid w:val="003F3703"/>
    <w:rsid w:val="0040279F"/>
    <w:rsid w:val="00427BEB"/>
    <w:rsid w:val="00436287"/>
    <w:rsid w:val="00450246"/>
    <w:rsid w:val="00451799"/>
    <w:rsid w:val="00453D52"/>
    <w:rsid w:val="00456426"/>
    <w:rsid w:val="00461D61"/>
    <w:rsid w:val="004621DC"/>
    <w:rsid w:val="00462B36"/>
    <w:rsid w:val="004815FD"/>
    <w:rsid w:val="00493886"/>
    <w:rsid w:val="004A58B3"/>
    <w:rsid w:val="004B1FBB"/>
    <w:rsid w:val="004B367B"/>
    <w:rsid w:val="004B7936"/>
    <w:rsid w:val="004C13CF"/>
    <w:rsid w:val="004C1E17"/>
    <w:rsid w:val="004C5E0C"/>
    <w:rsid w:val="004D044C"/>
    <w:rsid w:val="004D4F19"/>
    <w:rsid w:val="004D6FB3"/>
    <w:rsid w:val="004D771D"/>
    <w:rsid w:val="004E2541"/>
    <w:rsid w:val="004E6BFD"/>
    <w:rsid w:val="00500A2B"/>
    <w:rsid w:val="005034FA"/>
    <w:rsid w:val="0050650C"/>
    <w:rsid w:val="005070A3"/>
    <w:rsid w:val="00511280"/>
    <w:rsid w:val="0051270B"/>
    <w:rsid w:val="0051390C"/>
    <w:rsid w:val="005319B2"/>
    <w:rsid w:val="00533694"/>
    <w:rsid w:val="00537F2F"/>
    <w:rsid w:val="00543554"/>
    <w:rsid w:val="005503B7"/>
    <w:rsid w:val="005520FC"/>
    <w:rsid w:val="00557802"/>
    <w:rsid w:val="00560D34"/>
    <w:rsid w:val="00562466"/>
    <w:rsid w:val="00564D72"/>
    <w:rsid w:val="0057061C"/>
    <w:rsid w:val="005710F8"/>
    <w:rsid w:val="00575E93"/>
    <w:rsid w:val="00577527"/>
    <w:rsid w:val="005837F0"/>
    <w:rsid w:val="00587141"/>
    <w:rsid w:val="00595ACF"/>
    <w:rsid w:val="005A2977"/>
    <w:rsid w:val="005B0C62"/>
    <w:rsid w:val="005B4A70"/>
    <w:rsid w:val="005C2FCC"/>
    <w:rsid w:val="005D16E3"/>
    <w:rsid w:val="005E1608"/>
    <w:rsid w:val="005E32C0"/>
    <w:rsid w:val="005E3911"/>
    <w:rsid w:val="005E5DE4"/>
    <w:rsid w:val="005F0118"/>
    <w:rsid w:val="005F1BD7"/>
    <w:rsid w:val="005F4694"/>
    <w:rsid w:val="00607EFE"/>
    <w:rsid w:val="00615D2F"/>
    <w:rsid w:val="00620314"/>
    <w:rsid w:val="00637A70"/>
    <w:rsid w:val="00637C84"/>
    <w:rsid w:val="00641B39"/>
    <w:rsid w:val="00643FCB"/>
    <w:rsid w:val="00645882"/>
    <w:rsid w:val="00650989"/>
    <w:rsid w:val="00652014"/>
    <w:rsid w:val="00653484"/>
    <w:rsid w:val="00656464"/>
    <w:rsid w:val="00666E1D"/>
    <w:rsid w:val="00670208"/>
    <w:rsid w:val="00670ECE"/>
    <w:rsid w:val="00672077"/>
    <w:rsid w:val="00677DA3"/>
    <w:rsid w:val="00687AA1"/>
    <w:rsid w:val="006920F4"/>
    <w:rsid w:val="00694005"/>
    <w:rsid w:val="0069464D"/>
    <w:rsid w:val="006B60DE"/>
    <w:rsid w:val="006C4994"/>
    <w:rsid w:val="006D1296"/>
    <w:rsid w:val="006E0175"/>
    <w:rsid w:val="006E4463"/>
    <w:rsid w:val="006E4BFB"/>
    <w:rsid w:val="006F38D3"/>
    <w:rsid w:val="006F475B"/>
    <w:rsid w:val="006F5188"/>
    <w:rsid w:val="006F6CC2"/>
    <w:rsid w:val="007110F5"/>
    <w:rsid w:val="0071293A"/>
    <w:rsid w:val="0072148D"/>
    <w:rsid w:val="00733DCB"/>
    <w:rsid w:val="00737C28"/>
    <w:rsid w:val="00744BBE"/>
    <w:rsid w:val="00750EAF"/>
    <w:rsid w:val="007531CF"/>
    <w:rsid w:val="0075497C"/>
    <w:rsid w:val="00770A72"/>
    <w:rsid w:val="00780A62"/>
    <w:rsid w:val="00783D6B"/>
    <w:rsid w:val="0079009E"/>
    <w:rsid w:val="007928BB"/>
    <w:rsid w:val="007A43F5"/>
    <w:rsid w:val="007A5184"/>
    <w:rsid w:val="007B1722"/>
    <w:rsid w:val="007B5A68"/>
    <w:rsid w:val="007B6AF0"/>
    <w:rsid w:val="007C0E29"/>
    <w:rsid w:val="007C4B1C"/>
    <w:rsid w:val="007D1684"/>
    <w:rsid w:val="007D267F"/>
    <w:rsid w:val="007D61FF"/>
    <w:rsid w:val="007E0F22"/>
    <w:rsid w:val="007E209C"/>
    <w:rsid w:val="007E2A55"/>
    <w:rsid w:val="007E3BA1"/>
    <w:rsid w:val="007F0CC7"/>
    <w:rsid w:val="007F21EB"/>
    <w:rsid w:val="008003A0"/>
    <w:rsid w:val="00802213"/>
    <w:rsid w:val="00802EF3"/>
    <w:rsid w:val="0080551A"/>
    <w:rsid w:val="00805FCC"/>
    <w:rsid w:val="00810F43"/>
    <w:rsid w:val="00813F56"/>
    <w:rsid w:val="00815DCA"/>
    <w:rsid w:val="0082151D"/>
    <w:rsid w:val="0082570C"/>
    <w:rsid w:val="00830ADC"/>
    <w:rsid w:val="00831A8E"/>
    <w:rsid w:val="00842F58"/>
    <w:rsid w:val="00853BC2"/>
    <w:rsid w:val="008633D5"/>
    <w:rsid w:val="00876D04"/>
    <w:rsid w:val="008809FB"/>
    <w:rsid w:val="0089206A"/>
    <w:rsid w:val="00892C90"/>
    <w:rsid w:val="008A2235"/>
    <w:rsid w:val="008A5AC2"/>
    <w:rsid w:val="008A6315"/>
    <w:rsid w:val="008A650B"/>
    <w:rsid w:val="008B450D"/>
    <w:rsid w:val="008B577D"/>
    <w:rsid w:val="008C1263"/>
    <w:rsid w:val="008C2886"/>
    <w:rsid w:val="008C35C1"/>
    <w:rsid w:val="008C4C60"/>
    <w:rsid w:val="008C582D"/>
    <w:rsid w:val="008C6EB6"/>
    <w:rsid w:val="008D2836"/>
    <w:rsid w:val="008E4D25"/>
    <w:rsid w:val="008E7B73"/>
    <w:rsid w:val="00901EA4"/>
    <w:rsid w:val="00913283"/>
    <w:rsid w:val="009155AF"/>
    <w:rsid w:val="0091579A"/>
    <w:rsid w:val="00921904"/>
    <w:rsid w:val="00933A03"/>
    <w:rsid w:val="00933D13"/>
    <w:rsid w:val="00936053"/>
    <w:rsid w:val="00955497"/>
    <w:rsid w:val="00955499"/>
    <w:rsid w:val="00961578"/>
    <w:rsid w:val="009704F6"/>
    <w:rsid w:val="00972007"/>
    <w:rsid w:val="00985469"/>
    <w:rsid w:val="00991181"/>
    <w:rsid w:val="00992FAD"/>
    <w:rsid w:val="009955B1"/>
    <w:rsid w:val="009B409E"/>
    <w:rsid w:val="009C103B"/>
    <w:rsid w:val="009C171A"/>
    <w:rsid w:val="009D23E2"/>
    <w:rsid w:val="009D5F7A"/>
    <w:rsid w:val="009E7AF3"/>
    <w:rsid w:val="009F548E"/>
    <w:rsid w:val="00A11869"/>
    <w:rsid w:val="00A1496A"/>
    <w:rsid w:val="00A1790D"/>
    <w:rsid w:val="00A23EE6"/>
    <w:rsid w:val="00A2654B"/>
    <w:rsid w:val="00A36D29"/>
    <w:rsid w:val="00A36F7E"/>
    <w:rsid w:val="00A37CCA"/>
    <w:rsid w:val="00A409D5"/>
    <w:rsid w:val="00A5542E"/>
    <w:rsid w:val="00A64943"/>
    <w:rsid w:val="00A713E7"/>
    <w:rsid w:val="00A76DCB"/>
    <w:rsid w:val="00A777DC"/>
    <w:rsid w:val="00A84531"/>
    <w:rsid w:val="00A85421"/>
    <w:rsid w:val="00A91DD4"/>
    <w:rsid w:val="00A9673F"/>
    <w:rsid w:val="00A96EA3"/>
    <w:rsid w:val="00AB725C"/>
    <w:rsid w:val="00AC0833"/>
    <w:rsid w:val="00AC0BEC"/>
    <w:rsid w:val="00AC1105"/>
    <w:rsid w:val="00AC218E"/>
    <w:rsid w:val="00AE4761"/>
    <w:rsid w:val="00B10474"/>
    <w:rsid w:val="00B13C57"/>
    <w:rsid w:val="00B2639E"/>
    <w:rsid w:val="00B42DF9"/>
    <w:rsid w:val="00B451E2"/>
    <w:rsid w:val="00B547E1"/>
    <w:rsid w:val="00B708C7"/>
    <w:rsid w:val="00B734B4"/>
    <w:rsid w:val="00B75E7A"/>
    <w:rsid w:val="00B813E5"/>
    <w:rsid w:val="00B82F77"/>
    <w:rsid w:val="00B8648E"/>
    <w:rsid w:val="00B869AA"/>
    <w:rsid w:val="00B876FA"/>
    <w:rsid w:val="00B90284"/>
    <w:rsid w:val="00B90A9D"/>
    <w:rsid w:val="00B947D5"/>
    <w:rsid w:val="00BB7FAE"/>
    <w:rsid w:val="00BD0DFA"/>
    <w:rsid w:val="00BD4525"/>
    <w:rsid w:val="00BD66BA"/>
    <w:rsid w:val="00BF4A12"/>
    <w:rsid w:val="00BF5EC9"/>
    <w:rsid w:val="00BF6026"/>
    <w:rsid w:val="00BF679F"/>
    <w:rsid w:val="00C07044"/>
    <w:rsid w:val="00C17C65"/>
    <w:rsid w:val="00C27C91"/>
    <w:rsid w:val="00C27D35"/>
    <w:rsid w:val="00C32D6E"/>
    <w:rsid w:val="00C4278B"/>
    <w:rsid w:val="00C5319B"/>
    <w:rsid w:val="00C63161"/>
    <w:rsid w:val="00C64B79"/>
    <w:rsid w:val="00C70952"/>
    <w:rsid w:val="00C73647"/>
    <w:rsid w:val="00C76785"/>
    <w:rsid w:val="00C91FE5"/>
    <w:rsid w:val="00C97063"/>
    <w:rsid w:val="00CA05DB"/>
    <w:rsid w:val="00CA3BB7"/>
    <w:rsid w:val="00CA5604"/>
    <w:rsid w:val="00CA66F4"/>
    <w:rsid w:val="00CC21D5"/>
    <w:rsid w:val="00CD4BC7"/>
    <w:rsid w:val="00CE1BB5"/>
    <w:rsid w:val="00CE5DB9"/>
    <w:rsid w:val="00CE6A6A"/>
    <w:rsid w:val="00CE7970"/>
    <w:rsid w:val="00CF477A"/>
    <w:rsid w:val="00CF6FD7"/>
    <w:rsid w:val="00D00817"/>
    <w:rsid w:val="00D10642"/>
    <w:rsid w:val="00D14BC3"/>
    <w:rsid w:val="00D23415"/>
    <w:rsid w:val="00D23F67"/>
    <w:rsid w:val="00D531FB"/>
    <w:rsid w:val="00D53310"/>
    <w:rsid w:val="00D61C32"/>
    <w:rsid w:val="00D630FD"/>
    <w:rsid w:val="00D654CE"/>
    <w:rsid w:val="00D65EAD"/>
    <w:rsid w:val="00D6643C"/>
    <w:rsid w:val="00D6690A"/>
    <w:rsid w:val="00D723EB"/>
    <w:rsid w:val="00D77F64"/>
    <w:rsid w:val="00D81115"/>
    <w:rsid w:val="00D82B6F"/>
    <w:rsid w:val="00D902F1"/>
    <w:rsid w:val="00D97512"/>
    <w:rsid w:val="00DA1203"/>
    <w:rsid w:val="00DB78A1"/>
    <w:rsid w:val="00DC244E"/>
    <w:rsid w:val="00DC5780"/>
    <w:rsid w:val="00DC6743"/>
    <w:rsid w:val="00DD068E"/>
    <w:rsid w:val="00DD2E48"/>
    <w:rsid w:val="00DE34D1"/>
    <w:rsid w:val="00DF1FD6"/>
    <w:rsid w:val="00DF779C"/>
    <w:rsid w:val="00E0238D"/>
    <w:rsid w:val="00E0481B"/>
    <w:rsid w:val="00E10435"/>
    <w:rsid w:val="00E1235F"/>
    <w:rsid w:val="00E2097D"/>
    <w:rsid w:val="00E22709"/>
    <w:rsid w:val="00E27751"/>
    <w:rsid w:val="00E33FBA"/>
    <w:rsid w:val="00E34682"/>
    <w:rsid w:val="00E35386"/>
    <w:rsid w:val="00E40683"/>
    <w:rsid w:val="00E60669"/>
    <w:rsid w:val="00E635B2"/>
    <w:rsid w:val="00E7419C"/>
    <w:rsid w:val="00E7488A"/>
    <w:rsid w:val="00E823E2"/>
    <w:rsid w:val="00E84071"/>
    <w:rsid w:val="00E90B43"/>
    <w:rsid w:val="00EA3D92"/>
    <w:rsid w:val="00EB74C3"/>
    <w:rsid w:val="00EC073B"/>
    <w:rsid w:val="00EC5D7B"/>
    <w:rsid w:val="00EC643F"/>
    <w:rsid w:val="00ED08CE"/>
    <w:rsid w:val="00ED2199"/>
    <w:rsid w:val="00ED6921"/>
    <w:rsid w:val="00EE00DE"/>
    <w:rsid w:val="00EE0546"/>
    <w:rsid w:val="00EE5850"/>
    <w:rsid w:val="00EE7103"/>
    <w:rsid w:val="00F136E6"/>
    <w:rsid w:val="00F219AC"/>
    <w:rsid w:val="00F3258D"/>
    <w:rsid w:val="00F33193"/>
    <w:rsid w:val="00F40BD7"/>
    <w:rsid w:val="00F41888"/>
    <w:rsid w:val="00F42CD4"/>
    <w:rsid w:val="00F42DFA"/>
    <w:rsid w:val="00F43822"/>
    <w:rsid w:val="00F51D23"/>
    <w:rsid w:val="00F5400D"/>
    <w:rsid w:val="00F56FCD"/>
    <w:rsid w:val="00F57157"/>
    <w:rsid w:val="00F6042B"/>
    <w:rsid w:val="00F6135D"/>
    <w:rsid w:val="00F63DC2"/>
    <w:rsid w:val="00F6572F"/>
    <w:rsid w:val="00F6609E"/>
    <w:rsid w:val="00F7258E"/>
    <w:rsid w:val="00F764DE"/>
    <w:rsid w:val="00F7692C"/>
    <w:rsid w:val="00F831F6"/>
    <w:rsid w:val="00F875B8"/>
    <w:rsid w:val="00F9559F"/>
    <w:rsid w:val="00FA2F22"/>
    <w:rsid w:val="00FA4359"/>
    <w:rsid w:val="00FB07D6"/>
    <w:rsid w:val="00FB3259"/>
    <w:rsid w:val="00FB768E"/>
    <w:rsid w:val="00FC00E6"/>
    <w:rsid w:val="00FC00EE"/>
    <w:rsid w:val="00FC4464"/>
    <w:rsid w:val="00FC46C6"/>
    <w:rsid w:val="00FC4CF2"/>
    <w:rsid w:val="00FD2CF2"/>
    <w:rsid w:val="00FD35F8"/>
    <w:rsid w:val="00FD7E93"/>
    <w:rsid w:val="00FE0F15"/>
    <w:rsid w:val="00FF05E7"/>
    <w:rsid w:val="00FF2062"/>
    <w:rsid w:val="00FF23CF"/>
    <w:rsid w:val="00FF7B35"/>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773F72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Rubrik1">
    <w:name w:val="heading 1"/>
    <w:aliases w:val="Title"/>
    <w:basedOn w:val="Rubrik"/>
    <w:next w:val="Rubrik8"/>
    <w:qFormat/>
    <w:rsid w:val="0070249D"/>
    <w:pPr>
      <w:keepNext/>
      <w:spacing w:before="0" w:after="0"/>
      <w:ind w:firstLine="0"/>
    </w:pPr>
    <w:rPr>
      <w:rFonts w:ascii="Times New Roman" w:hAnsi="Times New Roman"/>
      <w:b w:val="0"/>
      <w:bCs w:val="0"/>
      <w:sz w:val="44"/>
    </w:rPr>
  </w:style>
  <w:style w:type="paragraph" w:styleId="Rubrik2">
    <w:name w:val="heading 2"/>
    <w:aliases w:val="Head 1"/>
    <w:basedOn w:val="Rubrik"/>
    <w:next w:val="Brdtext"/>
    <w:qFormat/>
    <w:rsid w:val="0070249D"/>
    <w:pPr>
      <w:keepNext/>
      <w:spacing w:before="360" w:after="0"/>
      <w:ind w:firstLine="0"/>
      <w:jc w:val="left"/>
      <w:outlineLvl w:val="1"/>
    </w:pPr>
    <w:rPr>
      <w:rFonts w:ascii="Times New Roman" w:hAnsi="Times New Roman"/>
      <w:bCs w:val="0"/>
      <w:sz w:val="28"/>
    </w:rPr>
  </w:style>
  <w:style w:type="paragraph" w:styleId="Rubrik3">
    <w:name w:val="heading 3"/>
    <w:aliases w:val="Head 2"/>
    <w:basedOn w:val="Normal"/>
    <w:next w:val="Normal"/>
    <w:qFormat/>
    <w:rsid w:val="00866094"/>
    <w:pPr>
      <w:keepNext/>
      <w:spacing w:before="240"/>
      <w:ind w:firstLine="0"/>
      <w:jc w:val="left"/>
      <w:outlineLvl w:val="2"/>
    </w:pPr>
    <w:rPr>
      <w:b/>
      <w:bCs/>
    </w:rPr>
  </w:style>
  <w:style w:type="paragraph" w:styleId="Rubrik4">
    <w:name w:val="heading 4"/>
    <w:aliases w:val="Head 3"/>
    <w:basedOn w:val="Rubrik"/>
    <w:next w:val="Brdtext"/>
    <w:link w:val="Rubrik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Rubrik8">
    <w:name w:val="heading 8"/>
    <w:aliases w:val="Authors"/>
    <w:basedOn w:val="Rubrik"/>
    <w:next w:val="Normal"/>
    <w:link w:val="Rubrik8Char"/>
    <w:uiPriority w:val="9"/>
    <w:unhideWhenUsed/>
    <w:qFormat/>
    <w:rsid w:val="000C4CBD"/>
    <w:pPr>
      <w:spacing w:before="360" w:after="0"/>
      <w:ind w:firstLine="0"/>
      <w:outlineLvl w:val="7"/>
    </w:pPr>
    <w:rPr>
      <w:rFonts w:ascii="Times New Roman" w:hAnsi="Times New Roman"/>
      <w:iCs/>
      <w:sz w:val="28"/>
      <w:szCs w:val="24"/>
    </w:rPr>
  </w:style>
  <w:style w:type="paragraph" w:styleId="Rubrik9">
    <w:name w:val="heading 9"/>
    <w:aliases w:val="Institution"/>
    <w:basedOn w:val="Rubrik"/>
    <w:next w:val="Normal"/>
    <w:link w:val="Rubrik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D176C"/>
    <w:pPr>
      <w:spacing w:before="240" w:after="60"/>
      <w:jc w:val="center"/>
      <w:outlineLvl w:val="0"/>
    </w:pPr>
    <w:rPr>
      <w:rFonts w:ascii="Calibri" w:hAnsi="Calibri"/>
      <w:b/>
      <w:bCs/>
      <w:kern w:val="28"/>
      <w:sz w:val="32"/>
      <w:szCs w:val="32"/>
    </w:rPr>
  </w:style>
  <w:style w:type="character" w:customStyle="1" w:styleId="RubrikChar">
    <w:name w:val="Rubrik Char"/>
    <w:link w:val="Rubrik"/>
    <w:uiPriority w:val="10"/>
    <w:rsid w:val="009D176C"/>
    <w:rPr>
      <w:rFonts w:ascii="Calibri" w:eastAsia="Times New Roman" w:hAnsi="Calibri" w:cs="Times New Roman"/>
      <w:b/>
      <w:bCs/>
      <w:kern w:val="28"/>
      <w:sz w:val="32"/>
      <w:szCs w:val="32"/>
      <w:lang w:val="en-GB" w:eastAsia="en-US"/>
    </w:rPr>
  </w:style>
  <w:style w:type="character" w:customStyle="1" w:styleId="Rubrik8Char">
    <w:name w:val="Rubrik 8 Char"/>
    <w:aliases w:val="Authors Char"/>
    <w:link w:val="Rubrik8"/>
    <w:uiPriority w:val="9"/>
    <w:rsid w:val="000C4CBD"/>
    <w:rPr>
      <w:rFonts w:eastAsia="Times New Roman" w:cs="Times New Roman"/>
      <w:b/>
      <w:bCs/>
      <w:iCs/>
      <w:kern w:val="28"/>
      <w:sz w:val="28"/>
      <w:szCs w:val="24"/>
      <w:lang w:val="en-GB" w:eastAsia="en-US"/>
    </w:rPr>
  </w:style>
  <w:style w:type="paragraph" w:styleId="Brdtext">
    <w:name w:val="Body Text"/>
    <w:aliases w:val="Bread 1"/>
    <w:basedOn w:val="Normal"/>
    <w:next w:val="Normal"/>
    <w:link w:val="BrdtextChar"/>
    <w:uiPriority w:val="99"/>
    <w:unhideWhenUsed/>
    <w:qFormat/>
    <w:rsid w:val="00FD5842"/>
    <w:pPr>
      <w:ind w:firstLine="0"/>
    </w:pPr>
  </w:style>
  <w:style w:type="character" w:customStyle="1" w:styleId="BrdtextChar">
    <w:name w:val="Brödtext Char"/>
    <w:aliases w:val="Bread 1 Char"/>
    <w:link w:val="Brdtext"/>
    <w:uiPriority w:val="99"/>
    <w:rsid w:val="00FD5842"/>
    <w:rPr>
      <w:sz w:val="26"/>
      <w:szCs w:val="28"/>
      <w:lang w:val="en-GB" w:eastAsia="en-US"/>
    </w:rPr>
  </w:style>
  <w:style w:type="character" w:customStyle="1" w:styleId="Rubrik4Char">
    <w:name w:val="Rubrik 4 Char"/>
    <w:aliases w:val="Head 3 Char"/>
    <w:link w:val="Rubrik4"/>
    <w:uiPriority w:val="9"/>
    <w:rsid w:val="00101D8A"/>
    <w:rPr>
      <w:rFonts w:eastAsia="Times New Roman" w:cs="Times New Roman"/>
      <w:b/>
      <w:i/>
      <w:kern w:val="28"/>
      <w:sz w:val="26"/>
      <w:szCs w:val="32"/>
      <w:lang w:val="en-GB" w:eastAsia="en-US"/>
    </w:rPr>
  </w:style>
  <w:style w:type="character" w:customStyle="1" w:styleId="Rubrik9Char">
    <w:name w:val="Rubrik 9 Char"/>
    <w:aliases w:val="Institution Char"/>
    <w:link w:val="Rubrik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rdtext"/>
    <w:qFormat/>
    <w:rsid w:val="00D40F30"/>
    <w:pPr>
      <w:spacing w:before="120" w:after="120"/>
      <w:ind w:left="425" w:right="425"/>
    </w:pPr>
    <w:rPr>
      <w:sz w:val="24"/>
      <w:szCs w:val="26"/>
    </w:rPr>
  </w:style>
  <w:style w:type="paragraph" w:customStyle="1" w:styleId="References">
    <w:name w:val="References"/>
    <w:basedOn w:val="Brd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Sidfot">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Sidnummer">
    <w:name w:val="page number"/>
    <w:basedOn w:val="Standardstycketeckensnit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rdtext"/>
    <w:link w:val="HeadtableChar"/>
    <w:qFormat/>
    <w:rsid w:val="008B3B99"/>
    <w:pPr>
      <w:spacing w:before="120" w:after="120"/>
      <w:ind w:left="425" w:right="425" w:firstLine="0"/>
      <w:jc w:val="left"/>
    </w:pPr>
  </w:style>
  <w:style w:type="paragraph" w:customStyle="1" w:styleId="Abstract">
    <w:name w:val="Abstract"/>
    <w:basedOn w:val="Brdtext"/>
    <w:link w:val="AbstractChar"/>
    <w:qFormat/>
    <w:rsid w:val="00084739"/>
    <w:rPr>
      <w:i/>
    </w:rPr>
  </w:style>
  <w:style w:type="character" w:customStyle="1" w:styleId="AbstractChar">
    <w:name w:val="Abstract Char"/>
    <w:basedOn w:val="BrdtextChar"/>
    <w:link w:val="Abstract"/>
    <w:rsid w:val="00084739"/>
    <w:rPr>
      <w:i/>
      <w:sz w:val="26"/>
      <w:szCs w:val="28"/>
      <w:lang w:val="en-GB" w:eastAsia="en-US"/>
    </w:rPr>
  </w:style>
  <w:style w:type="table" w:styleId="Rutntstabell2dekorfrg6">
    <w:name w:val="Grid Table 2 Accent 6"/>
    <w:basedOn w:val="Normaltabell"/>
    <w:uiPriority w:val="47"/>
    <w:rsid w:val="003741EE"/>
    <w:rPr>
      <w:rFonts w:asciiTheme="minorHAnsi" w:eastAsiaTheme="minorEastAsia" w:hAnsiTheme="minorHAnsi" w:cstheme="minorBidi"/>
      <w:sz w:val="22"/>
      <w:szCs w:val="22"/>
      <w:lang w:eastAsia="en-US"/>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Liststycke">
    <w:name w:val="List Paragraph"/>
    <w:basedOn w:val="Normal"/>
    <w:rsid w:val="000307A9"/>
    <w:pPr>
      <w:ind w:left="720"/>
      <w:contextualSpacing/>
    </w:pPr>
  </w:style>
  <w:style w:type="character" w:customStyle="1" w:styleId="apple-tab-span">
    <w:name w:val="apple-tab-span"/>
    <w:basedOn w:val="Standardstycketeckensnitt"/>
    <w:rsid w:val="00251013"/>
  </w:style>
  <w:style w:type="paragraph" w:customStyle="1" w:styleId="EndNoteBibliographyTitle">
    <w:name w:val="EndNote Bibliography Title"/>
    <w:basedOn w:val="Normal"/>
    <w:link w:val="EndNoteBibliographyTitleChar"/>
    <w:rsid w:val="001A021B"/>
    <w:pPr>
      <w:jc w:val="center"/>
    </w:pPr>
    <w:rPr>
      <w:noProof/>
      <w:lang w:val="en-US"/>
    </w:rPr>
  </w:style>
  <w:style w:type="character" w:customStyle="1" w:styleId="EndNoteBibliographyTitleChar">
    <w:name w:val="EndNote Bibliography Title Char"/>
    <w:basedOn w:val="BrdtextChar"/>
    <w:link w:val="EndNoteBibliographyTitle"/>
    <w:rsid w:val="001A021B"/>
    <w:rPr>
      <w:noProof/>
      <w:sz w:val="26"/>
      <w:szCs w:val="28"/>
      <w:lang w:val="en-US" w:eastAsia="en-US"/>
    </w:rPr>
  </w:style>
  <w:style w:type="paragraph" w:customStyle="1" w:styleId="EndNoteBibliography">
    <w:name w:val="EndNote Bibliography"/>
    <w:basedOn w:val="Normal"/>
    <w:link w:val="EndNoteBibliographyChar"/>
    <w:rsid w:val="001A021B"/>
    <w:pPr>
      <w:spacing w:line="240" w:lineRule="atLeast"/>
    </w:pPr>
    <w:rPr>
      <w:noProof/>
      <w:lang w:val="en-US"/>
    </w:rPr>
  </w:style>
  <w:style w:type="character" w:customStyle="1" w:styleId="EndNoteBibliographyChar">
    <w:name w:val="EndNote Bibliography Char"/>
    <w:basedOn w:val="BrdtextChar"/>
    <w:link w:val="EndNoteBibliography"/>
    <w:rsid w:val="001A021B"/>
    <w:rPr>
      <w:noProof/>
      <w:sz w:val="26"/>
      <w:szCs w:val="28"/>
      <w:lang w:val="en-US" w:eastAsia="en-US"/>
    </w:rPr>
  </w:style>
  <w:style w:type="character" w:styleId="Hyperlnk">
    <w:name w:val="Hyperlink"/>
    <w:basedOn w:val="Standardstycketeckensnitt"/>
    <w:unhideWhenUsed/>
    <w:rsid w:val="001A021B"/>
    <w:rPr>
      <w:color w:val="0000FF" w:themeColor="hyperlink"/>
      <w:u w:val="single"/>
    </w:rPr>
  </w:style>
  <w:style w:type="character" w:customStyle="1" w:styleId="Olstomnmnande1">
    <w:name w:val="Olöst omnämnande1"/>
    <w:basedOn w:val="Standardstycketeckensnitt"/>
    <w:uiPriority w:val="99"/>
    <w:semiHidden/>
    <w:unhideWhenUsed/>
    <w:rsid w:val="001A021B"/>
    <w:rPr>
      <w:color w:val="605E5C"/>
      <w:shd w:val="clear" w:color="auto" w:fill="E1DFDD"/>
    </w:rPr>
  </w:style>
  <w:style w:type="character" w:styleId="Kommentarsreferens">
    <w:name w:val="annotation reference"/>
    <w:basedOn w:val="Standardstycketeckensnitt"/>
    <w:semiHidden/>
    <w:unhideWhenUsed/>
    <w:rsid w:val="00C97063"/>
    <w:rPr>
      <w:sz w:val="16"/>
      <w:szCs w:val="16"/>
    </w:rPr>
  </w:style>
  <w:style w:type="paragraph" w:styleId="Kommentarer">
    <w:name w:val="annotation text"/>
    <w:basedOn w:val="Normal"/>
    <w:link w:val="KommentarerChar"/>
    <w:unhideWhenUsed/>
    <w:rsid w:val="00C97063"/>
    <w:pPr>
      <w:spacing w:line="240" w:lineRule="auto"/>
    </w:pPr>
    <w:rPr>
      <w:sz w:val="20"/>
      <w:szCs w:val="20"/>
    </w:rPr>
  </w:style>
  <w:style w:type="character" w:customStyle="1" w:styleId="KommentarerChar">
    <w:name w:val="Kommentarer Char"/>
    <w:basedOn w:val="Standardstycketeckensnitt"/>
    <w:link w:val="Kommentarer"/>
    <w:rsid w:val="00C97063"/>
    <w:rPr>
      <w:lang w:val="en-GB" w:eastAsia="en-US"/>
    </w:rPr>
  </w:style>
  <w:style w:type="paragraph" w:styleId="Kommentarsmne">
    <w:name w:val="annotation subject"/>
    <w:basedOn w:val="Kommentarer"/>
    <w:next w:val="Kommentarer"/>
    <w:link w:val="KommentarsmneChar"/>
    <w:semiHidden/>
    <w:unhideWhenUsed/>
    <w:rsid w:val="00C97063"/>
    <w:rPr>
      <w:b/>
      <w:bCs/>
    </w:rPr>
  </w:style>
  <w:style w:type="character" w:customStyle="1" w:styleId="KommentarsmneChar">
    <w:name w:val="Kommentarsämne Char"/>
    <w:basedOn w:val="KommentarerChar"/>
    <w:link w:val="Kommentarsmne"/>
    <w:semiHidden/>
    <w:rsid w:val="00C97063"/>
    <w:rPr>
      <w:b/>
      <w:bCs/>
      <w:lang w:val="en-GB" w:eastAsia="en-US"/>
    </w:rPr>
  </w:style>
  <w:style w:type="paragraph" w:styleId="Revision">
    <w:name w:val="Revision"/>
    <w:hidden/>
    <w:semiHidden/>
    <w:rsid w:val="00733DCB"/>
    <w:rPr>
      <w:sz w:val="26"/>
      <w:szCs w:val="28"/>
      <w:lang w:val="en-GB" w:eastAsia="en-US"/>
    </w:rPr>
  </w:style>
  <w:style w:type="numbering" w:customStyle="1" w:styleId="Aktuelllista1">
    <w:name w:val="Aktuell lista1"/>
    <w:uiPriority w:val="99"/>
    <w:rsid w:val="004C5E0C"/>
    <w:pPr>
      <w:numPr>
        <w:numId w:val="11"/>
      </w:numPr>
    </w:pPr>
  </w:style>
  <w:style w:type="numbering" w:customStyle="1" w:styleId="Aktuelllista2">
    <w:name w:val="Aktuell lista2"/>
    <w:uiPriority w:val="99"/>
    <w:rsid w:val="004C5E0C"/>
    <w:pPr>
      <w:numPr>
        <w:numId w:val="12"/>
      </w:numPr>
    </w:pPr>
  </w:style>
  <w:style w:type="numbering" w:customStyle="1" w:styleId="Aktuelllista3">
    <w:name w:val="Aktuell lista3"/>
    <w:uiPriority w:val="99"/>
    <w:rsid w:val="004C5E0C"/>
    <w:pPr>
      <w:numPr>
        <w:numId w:val="13"/>
      </w:numPr>
    </w:pPr>
  </w:style>
  <w:style w:type="paragraph" w:styleId="Normalwebb">
    <w:name w:val="Normal (Web)"/>
    <w:basedOn w:val="Normal"/>
    <w:uiPriority w:val="99"/>
    <w:semiHidden/>
    <w:unhideWhenUsed/>
    <w:rsid w:val="00653484"/>
    <w:pPr>
      <w:autoSpaceDE/>
      <w:autoSpaceDN/>
      <w:spacing w:before="100" w:beforeAutospacing="1" w:after="100" w:afterAutospacing="1" w:line="240" w:lineRule="auto"/>
      <w:ind w:firstLine="0"/>
      <w:jc w:val="left"/>
    </w:pPr>
    <w:rPr>
      <w:sz w:val="24"/>
      <w:szCs w:val="24"/>
      <w:lang w:val="sv-SE" w:eastAsia="sv-SE"/>
    </w:rPr>
  </w:style>
  <w:style w:type="paragraph" w:styleId="Ballongtext">
    <w:name w:val="Balloon Text"/>
    <w:basedOn w:val="Normal"/>
    <w:link w:val="BallongtextChar"/>
    <w:semiHidden/>
    <w:unhideWhenUsed/>
    <w:rsid w:val="000A0086"/>
    <w:pPr>
      <w:spacing w:line="240" w:lineRule="auto"/>
    </w:pPr>
    <w:rPr>
      <w:rFonts w:ascii="Segoe UI" w:hAnsi="Segoe UI" w:cs="Segoe UI"/>
      <w:sz w:val="18"/>
      <w:szCs w:val="18"/>
    </w:rPr>
  </w:style>
  <w:style w:type="character" w:customStyle="1" w:styleId="BallongtextChar">
    <w:name w:val="Ballongtext Char"/>
    <w:basedOn w:val="Standardstycketeckensnitt"/>
    <w:link w:val="Ballongtext"/>
    <w:semiHidden/>
    <w:rsid w:val="000A0086"/>
    <w:rPr>
      <w:rFonts w:ascii="Segoe UI" w:hAnsi="Segoe UI" w:cs="Segoe UI"/>
      <w:sz w:val="18"/>
      <w:szCs w:val="18"/>
      <w:lang w:val="en-GB" w:eastAsia="en-US"/>
    </w:rPr>
  </w:style>
  <w:style w:type="paragraph" w:styleId="Sidhuvud">
    <w:name w:val="header"/>
    <w:basedOn w:val="Normal"/>
    <w:link w:val="SidhuvudChar"/>
    <w:unhideWhenUsed/>
    <w:rsid w:val="0050650C"/>
    <w:pPr>
      <w:tabs>
        <w:tab w:val="center" w:pos="4536"/>
        <w:tab w:val="right" w:pos="9072"/>
      </w:tabs>
      <w:spacing w:line="240" w:lineRule="auto"/>
    </w:pPr>
  </w:style>
  <w:style w:type="character" w:customStyle="1" w:styleId="SidhuvudChar">
    <w:name w:val="Sidhuvud Char"/>
    <w:basedOn w:val="Standardstycketeckensnitt"/>
    <w:link w:val="Sidhuvud"/>
    <w:rsid w:val="0050650C"/>
    <w:rPr>
      <w:sz w:val="26"/>
      <w:szCs w:val="28"/>
      <w:lang w:val="en-GB" w:eastAsia="en-US"/>
    </w:rPr>
  </w:style>
  <w:style w:type="character" w:customStyle="1" w:styleId="apple-converted-space">
    <w:name w:val="apple-converted-space"/>
    <w:basedOn w:val="Standardstycketeckensnitt"/>
    <w:rsid w:val="00EC073B"/>
  </w:style>
  <w:style w:type="character" w:styleId="AnvndHyperlnk">
    <w:name w:val="FollowedHyperlink"/>
    <w:basedOn w:val="Standardstycketeckensnitt"/>
    <w:semiHidden/>
    <w:unhideWhenUsed/>
    <w:rsid w:val="00EC073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149055">
      <w:bodyDiv w:val="1"/>
      <w:marLeft w:val="0"/>
      <w:marRight w:val="0"/>
      <w:marTop w:val="0"/>
      <w:marBottom w:val="0"/>
      <w:divBdr>
        <w:top w:val="none" w:sz="0" w:space="0" w:color="auto"/>
        <w:left w:val="none" w:sz="0" w:space="0" w:color="auto"/>
        <w:bottom w:val="none" w:sz="0" w:space="0" w:color="auto"/>
        <w:right w:val="none" w:sz="0" w:space="0" w:color="auto"/>
      </w:divBdr>
    </w:div>
    <w:div w:id="463085265">
      <w:bodyDiv w:val="1"/>
      <w:marLeft w:val="0"/>
      <w:marRight w:val="0"/>
      <w:marTop w:val="0"/>
      <w:marBottom w:val="0"/>
      <w:divBdr>
        <w:top w:val="none" w:sz="0" w:space="0" w:color="auto"/>
        <w:left w:val="none" w:sz="0" w:space="0" w:color="auto"/>
        <w:bottom w:val="none" w:sz="0" w:space="0" w:color="auto"/>
        <w:right w:val="none" w:sz="0" w:space="0" w:color="auto"/>
      </w:divBdr>
    </w:div>
    <w:div w:id="498276038">
      <w:bodyDiv w:val="1"/>
      <w:marLeft w:val="0"/>
      <w:marRight w:val="0"/>
      <w:marTop w:val="0"/>
      <w:marBottom w:val="0"/>
      <w:divBdr>
        <w:top w:val="none" w:sz="0" w:space="0" w:color="auto"/>
        <w:left w:val="none" w:sz="0" w:space="0" w:color="auto"/>
        <w:bottom w:val="none" w:sz="0" w:space="0" w:color="auto"/>
        <w:right w:val="none" w:sz="0" w:space="0" w:color="auto"/>
      </w:divBdr>
    </w:div>
    <w:div w:id="532035388">
      <w:bodyDiv w:val="1"/>
      <w:marLeft w:val="0"/>
      <w:marRight w:val="0"/>
      <w:marTop w:val="0"/>
      <w:marBottom w:val="0"/>
      <w:divBdr>
        <w:top w:val="none" w:sz="0" w:space="0" w:color="auto"/>
        <w:left w:val="none" w:sz="0" w:space="0" w:color="auto"/>
        <w:bottom w:val="none" w:sz="0" w:space="0" w:color="auto"/>
        <w:right w:val="none" w:sz="0" w:space="0" w:color="auto"/>
      </w:divBdr>
    </w:div>
    <w:div w:id="662657661">
      <w:bodyDiv w:val="1"/>
      <w:marLeft w:val="0"/>
      <w:marRight w:val="0"/>
      <w:marTop w:val="0"/>
      <w:marBottom w:val="0"/>
      <w:divBdr>
        <w:top w:val="none" w:sz="0" w:space="0" w:color="auto"/>
        <w:left w:val="none" w:sz="0" w:space="0" w:color="auto"/>
        <w:bottom w:val="none" w:sz="0" w:space="0" w:color="auto"/>
        <w:right w:val="none" w:sz="0" w:space="0" w:color="auto"/>
      </w:divBdr>
    </w:div>
    <w:div w:id="840924451">
      <w:bodyDiv w:val="1"/>
      <w:marLeft w:val="0"/>
      <w:marRight w:val="0"/>
      <w:marTop w:val="0"/>
      <w:marBottom w:val="0"/>
      <w:divBdr>
        <w:top w:val="none" w:sz="0" w:space="0" w:color="auto"/>
        <w:left w:val="none" w:sz="0" w:space="0" w:color="auto"/>
        <w:bottom w:val="none" w:sz="0" w:space="0" w:color="auto"/>
        <w:right w:val="none" w:sz="0" w:space="0" w:color="auto"/>
      </w:divBdr>
    </w:div>
    <w:div w:id="913472406">
      <w:bodyDiv w:val="1"/>
      <w:marLeft w:val="0"/>
      <w:marRight w:val="0"/>
      <w:marTop w:val="0"/>
      <w:marBottom w:val="0"/>
      <w:divBdr>
        <w:top w:val="none" w:sz="0" w:space="0" w:color="auto"/>
        <w:left w:val="none" w:sz="0" w:space="0" w:color="auto"/>
        <w:bottom w:val="none" w:sz="0" w:space="0" w:color="auto"/>
        <w:right w:val="none" w:sz="0" w:space="0" w:color="auto"/>
      </w:divBdr>
    </w:div>
    <w:div w:id="953295361">
      <w:bodyDiv w:val="1"/>
      <w:marLeft w:val="0"/>
      <w:marRight w:val="0"/>
      <w:marTop w:val="0"/>
      <w:marBottom w:val="0"/>
      <w:divBdr>
        <w:top w:val="none" w:sz="0" w:space="0" w:color="auto"/>
        <w:left w:val="none" w:sz="0" w:space="0" w:color="auto"/>
        <w:bottom w:val="none" w:sz="0" w:space="0" w:color="auto"/>
        <w:right w:val="none" w:sz="0" w:space="0" w:color="auto"/>
      </w:divBdr>
    </w:div>
    <w:div w:id="1020008883">
      <w:bodyDiv w:val="1"/>
      <w:marLeft w:val="0"/>
      <w:marRight w:val="0"/>
      <w:marTop w:val="0"/>
      <w:marBottom w:val="0"/>
      <w:divBdr>
        <w:top w:val="none" w:sz="0" w:space="0" w:color="auto"/>
        <w:left w:val="none" w:sz="0" w:space="0" w:color="auto"/>
        <w:bottom w:val="none" w:sz="0" w:space="0" w:color="auto"/>
        <w:right w:val="none" w:sz="0" w:space="0" w:color="auto"/>
      </w:divBdr>
    </w:div>
    <w:div w:id="1108742044">
      <w:bodyDiv w:val="1"/>
      <w:marLeft w:val="0"/>
      <w:marRight w:val="0"/>
      <w:marTop w:val="0"/>
      <w:marBottom w:val="0"/>
      <w:divBdr>
        <w:top w:val="none" w:sz="0" w:space="0" w:color="auto"/>
        <w:left w:val="none" w:sz="0" w:space="0" w:color="auto"/>
        <w:bottom w:val="none" w:sz="0" w:space="0" w:color="auto"/>
        <w:right w:val="none" w:sz="0" w:space="0" w:color="auto"/>
      </w:divBdr>
    </w:div>
    <w:div w:id="1135367936">
      <w:bodyDiv w:val="1"/>
      <w:marLeft w:val="0"/>
      <w:marRight w:val="0"/>
      <w:marTop w:val="0"/>
      <w:marBottom w:val="0"/>
      <w:divBdr>
        <w:top w:val="none" w:sz="0" w:space="0" w:color="auto"/>
        <w:left w:val="none" w:sz="0" w:space="0" w:color="auto"/>
        <w:bottom w:val="none" w:sz="0" w:space="0" w:color="auto"/>
        <w:right w:val="none" w:sz="0" w:space="0" w:color="auto"/>
      </w:divBdr>
    </w:div>
    <w:div w:id="1146819739">
      <w:bodyDiv w:val="1"/>
      <w:marLeft w:val="0"/>
      <w:marRight w:val="0"/>
      <w:marTop w:val="0"/>
      <w:marBottom w:val="0"/>
      <w:divBdr>
        <w:top w:val="none" w:sz="0" w:space="0" w:color="auto"/>
        <w:left w:val="none" w:sz="0" w:space="0" w:color="auto"/>
        <w:bottom w:val="none" w:sz="0" w:space="0" w:color="auto"/>
        <w:right w:val="none" w:sz="0" w:space="0" w:color="auto"/>
      </w:divBdr>
    </w:div>
    <w:div w:id="1150487702">
      <w:bodyDiv w:val="1"/>
      <w:marLeft w:val="0"/>
      <w:marRight w:val="0"/>
      <w:marTop w:val="0"/>
      <w:marBottom w:val="0"/>
      <w:divBdr>
        <w:top w:val="none" w:sz="0" w:space="0" w:color="auto"/>
        <w:left w:val="none" w:sz="0" w:space="0" w:color="auto"/>
        <w:bottom w:val="none" w:sz="0" w:space="0" w:color="auto"/>
        <w:right w:val="none" w:sz="0" w:space="0" w:color="auto"/>
      </w:divBdr>
    </w:div>
    <w:div w:id="1220484183">
      <w:bodyDiv w:val="1"/>
      <w:marLeft w:val="0"/>
      <w:marRight w:val="0"/>
      <w:marTop w:val="0"/>
      <w:marBottom w:val="0"/>
      <w:divBdr>
        <w:top w:val="none" w:sz="0" w:space="0" w:color="auto"/>
        <w:left w:val="none" w:sz="0" w:space="0" w:color="auto"/>
        <w:bottom w:val="none" w:sz="0" w:space="0" w:color="auto"/>
        <w:right w:val="none" w:sz="0" w:space="0" w:color="auto"/>
      </w:divBdr>
    </w:div>
    <w:div w:id="1291286402">
      <w:bodyDiv w:val="1"/>
      <w:marLeft w:val="0"/>
      <w:marRight w:val="0"/>
      <w:marTop w:val="0"/>
      <w:marBottom w:val="0"/>
      <w:divBdr>
        <w:top w:val="none" w:sz="0" w:space="0" w:color="auto"/>
        <w:left w:val="none" w:sz="0" w:space="0" w:color="auto"/>
        <w:bottom w:val="none" w:sz="0" w:space="0" w:color="auto"/>
        <w:right w:val="none" w:sz="0" w:space="0" w:color="auto"/>
      </w:divBdr>
    </w:div>
    <w:div w:id="1405372847">
      <w:bodyDiv w:val="1"/>
      <w:marLeft w:val="0"/>
      <w:marRight w:val="0"/>
      <w:marTop w:val="0"/>
      <w:marBottom w:val="0"/>
      <w:divBdr>
        <w:top w:val="none" w:sz="0" w:space="0" w:color="auto"/>
        <w:left w:val="none" w:sz="0" w:space="0" w:color="auto"/>
        <w:bottom w:val="none" w:sz="0" w:space="0" w:color="auto"/>
        <w:right w:val="none" w:sz="0" w:space="0" w:color="auto"/>
      </w:divBdr>
    </w:div>
    <w:div w:id="1576817878">
      <w:bodyDiv w:val="1"/>
      <w:marLeft w:val="0"/>
      <w:marRight w:val="0"/>
      <w:marTop w:val="0"/>
      <w:marBottom w:val="0"/>
      <w:divBdr>
        <w:top w:val="none" w:sz="0" w:space="0" w:color="auto"/>
        <w:left w:val="none" w:sz="0" w:space="0" w:color="auto"/>
        <w:bottom w:val="none" w:sz="0" w:space="0" w:color="auto"/>
        <w:right w:val="none" w:sz="0" w:space="0" w:color="auto"/>
      </w:divBdr>
    </w:div>
    <w:div w:id="1917784271">
      <w:bodyDiv w:val="1"/>
      <w:marLeft w:val="0"/>
      <w:marRight w:val="0"/>
      <w:marTop w:val="0"/>
      <w:marBottom w:val="0"/>
      <w:divBdr>
        <w:top w:val="none" w:sz="0" w:space="0" w:color="auto"/>
        <w:left w:val="none" w:sz="0" w:space="0" w:color="auto"/>
        <w:bottom w:val="none" w:sz="0" w:space="0" w:color="auto"/>
        <w:right w:val="none" w:sz="0" w:space="0" w:color="auto"/>
      </w:divBdr>
    </w:div>
    <w:div w:id="1936866157">
      <w:bodyDiv w:val="1"/>
      <w:marLeft w:val="0"/>
      <w:marRight w:val="0"/>
      <w:marTop w:val="0"/>
      <w:marBottom w:val="0"/>
      <w:divBdr>
        <w:top w:val="none" w:sz="0" w:space="0" w:color="auto"/>
        <w:left w:val="none" w:sz="0" w:space="0" w:color="auto"/>
        <w:bottom w:val="none" w:sz="0" w:space="0" w:color="auto"/>
        <w:right w:val="none" w:sz="0" w:space="0" w:color="auto"/>
      </w:divBdr>
    </w:div>
    <w:div w:id="2023775554">
      <w:bodyDiv w:val="1"/>
      <w:marLeft w:val="0"/>
      <w:marRight w:val="0"/>
      <w:marTop w:val="0"/>
      <w:marBottom w:val="0"/>
      <w:divBdr>
        <w:top w:val="none" w:sz="0" w:space="0" w:color="auto"/>
        <w:left w:val="none" w:sz="0" w:space="0" w:color="auto"/>
        <w:bottom w:val="none" w:sz="0" w:space="0" w:color="auto"/>
        <w:right w:val="none" w:sz="0" w:space="0" w:color="auto"/>
      </w:divBdr>
    </w:div>
    <w:div w:id="21268490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65919-00B8-40A5-A711-C82C0A7ED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275</Words>
  <Characters>33261</Characters>
  <Application>Microsoft Office Word</Application>
  <DocSecurity>0</DocSecurity>
  <Lines>277</Lines>
  <Paragraphs>78</Paragraphs>
  <ScaleCrop>false</ScaleCrop>
  <HeadingPairs>
    <vt:vector size="6" baseType="variant">
      <vt:variant>
        <vt:lpstr>Rubrik</vt:lpstr>
      </vt:variant>
      <vt:variant>
        <vt:i4>1</vt:i4>
      </vt:variant>
      <vt:variant>
        <vt:lpstr>Titel</vt:lpstr>
      </vt:variant>
      <vt:variant>
        <vt:i4>1</vt:i4>
      </vt:variant>
      <vt:variant>
        <vt:lpstr>Headings</vt:lpstr>
      </vt:variant>
      <vt:variant>
        <vt:i4>9</vt:i4>
      </vt:variant>
    </vt:vector>
  </HeadingPairs>
  <TitlesOfParts>
    <vt:vector size="11" baseType="lpstr">
      <vt:lpstr>MADIF8 PROCEEDINGS STYLE TEMPLATE</vt:lpstr>
      <vt:lpstr>MES6 PROCEEDINGS STYLE TEMPLATE: TYPE YOUR TITLE HERE (THE STYLE IS CALLED HEADING 1)</vt:lpstr>
      <vt:lpstr>MADIF8 Proceedings Style Template: Type Your Title Here With First Letters Capit</vt:lpstr>
      <vt:lpstr>    The main section heading style is called Rubrik 2</vt:lpstr>
      <vt:lpstr>        This is style Rubrik 3, for one level of heading lower than Rubrik 2</vt:lpstr>
      <vt:lpstr>    Notes</vt:lpstr>
      <vt:lpstr>    References</vt:lpstr>
      <vt:lpstr>    Style Summary</vt:lpstr>
      <vt:lpstr>Rubrik 1: 22pt (centred)</vt:lpstr>
      <vt:lpstr>    Rubrik 2: 14 pt bold, spacing above 12pt</vt:lpstr>
      <vt:lpstr>        Rubrik 3: 13 pt bold, spacing above 12pt</vt:lpstr>
    </vt:vector>
  </TitlesOfParts>
  <Manager/>
  <Company/>
  <LinksUpToDate>false</LinksUpToDate>
  <CharactersWithSpaces>394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
  <cp:keywords/>
  <dc:description/>
  <cp:lastModifiedBy/>
  <cp:revision>1</cp:revision>
  <dcterms:created xsi:type="dcterms:W3CDTF">2024-02-02T08:38:00Z</dcterms:created>
  <dcterms:modified xsi:type="dcterms:W3CDTF">2024-02-02T08: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3cfe8e255b0a1ef318c686a6a02bec00d4a7a914a9663418855db32be76cc3</vt:lpwstr>
  </property>
</Properties>
</file>